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31A98F5" w14:textId="77777777" w:rsidR="00F166A0" w:rsidRPr="0064002E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64002E" w14:paraId="3A08B524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6E6AD2BB" w14:textId="77777777" w:rsidR="00AF5D34" w:rsidRPr="0064002E" w:rsidRDefault="00AF5D34" w:rsidP="00D02B85">
            <w:pPr>
              <w:pStyle w:val="CLIN1HEADING"/>
              <w:rPr>
                <w:rFonts w:cs="Calibri"/>
              </w:rPr>
            </w:pPr>
            <w:r w:rsidRPr="0064002E">
              <w:rPr>
                <w:rFonts w:cs="Calibri"/>
              </w:rPr>
              <w:t xml:space="preserve">cLINICAL UTILITY OF </w:t>
            </w:r>
            <w:r w:rsidR="00960F1C">
              <w:rPr>
                <w:rFonts w:cs="Calibri"/>
              </w:rPr>
              <w:t xml:space="preserve">SOMATIC MUTATION TESTING IN </w:t>
            </w:r>
            <w:r w:rsidR="002B048C">
              <w:rPr>
                <w:rFonts w:cs="Calibri"/>
              </w:rPr>
              <w:t xml:space="preserve">PATIENTS WITH A </w:t>
            </w:r>
            <w:r w:rsidR="00960F1C">
              <w:rPr>
                <w:rFonts w:cs="Calibri"/>
              </w:rPr>
              <w:t>GERMLINE PREDISPOSITION</w:t>
            </w:r>
            <w:r w:rsidR="002B048C">
              <w:rPr>
                <w:rFonts w:cs="Calibri"/>
              </w:rPr>
              <w:t xml:space="preserve"> TO MYELOID NEOPLASMS</w:t>
            </w:r>
          </w:p>
          <w:p w14:paraId="13235289" w14:textId="77777777" w:rsidR="002F3510" w:rsidRDefault="002F3510" w:rsidP="002F3510">
            <w:pPr>
              <w:pStyle w:val="CLIN3BULLETPOINTS"/>
              <w:numPr>
                <w:ilvl w:val="0"/>
                <w:numId w:val="0"/>
              </w:numPr>
              <w:ind w:left="3"/>
              <w:rPr>
                <w:rFonts w:cs="Calibri"/>
              </w:rPr>
            </w:pPr>
          </w:p>
          <w:p w14:paraId="4D221C53" w14:textId="77777777" w:rsidR="00A7312A" w:rsidRDefault="00C22A1B" w:rsidP="00A7312A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G</w:t>
            </w:r>
            <w:r w:rsidR="00A7312A" w:rsidRPr="00A7312A">
              <w:rPr>
                <w:rFonts w:cs="Calibri"/>
              </w:rPr>
              <w:t>ermline predisposition syndromes are heterogeneous with regards to their causative genetic mutations, clinical manifestatio</w:t>
            </w:r>
            <w:r>
              <w:rPr>
                <w:rFonts w:cs="Calibri"/>
              </w:rPr>
              <w:t xml:space="preserve">ns and </w:t>
            </w:r>
            <w:r w:rsidR="00391FB3">
              <w:rPr>
                <w:rFonts w:cs="Calibri"/>
              </w:rPr>
              <w:t xml:space="preserve">risk of </w:t>
            </w:r>
            <w:r>
              <w:rPr>
                <w:rFonts w:cs="Calibri"/>
              </w:rPr>
              <w:t>progression to overt MDS and</w:t>
            </w:r>
            <w:r w:rsidR="00E44963">
              <w:rPr>
                <w:rFonts w:cs="Calibri"/>
              </w:rPr>
              <w:t>/or</w:t>
            </w:r>
            <w:r>
              <w:rPr>
                <w:rFonts w:cs="Calibri"/>
              </w:rPr>
              <w:t xml:space="preserve"> </w:t>
            </w:r>
            <w:r w:rsidR="00A7312A" w:rsidRPr="00A7312A">
              <w:rPr>
                <w:rFonts w:cs="Calibri"/>
              </w:rPr>
              <w:t>AML</w:t>
            </w:r>
            <w:r w:rsidR="008E1FC1">
              <w:rPr>
                <w:rFonts w:cs="Calibri"/>
              </w:rPr>
              <w:fldChar w:fldCharType="begin">
                <w:fldData xml:space="preserve">PEVuZE5vdGU+PENpdGU+PEF1dGhvcj5BbHRlcjwvQXV0aG9yPjxZZWFyPjIwMTg8L1llYXI+PFJl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=
</w:fldData>
              </w:fldChar>
            </w:r>
            <w:r w:rsidR="008E1FC1">
              <w:rPr>
                <w:rFonts w:cs="Calibri"/>
              </w:rPr>
              <w:instrText xml:space="preserve"> ADDIN EN.CITE </w:instrText>
            </w:r>
            <w:r w:rsidR="008E1FC1">
              <w:rPr>
                <w:rFonts w:cs="Calibri"/>
              </w:rPr>
              <w:fldChar w:fldCharType="begin">
                <w:fldData xml:space="preserve">PEVuZE5vdGU+PENpdGU+PEF1dGhvcj5BbHRlcjwvQXV0aG9yPjxZZWFyPjIwMTg8L1llYXI+PFJl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=
</w:fldData>
              </w:fldChar>
            </w:r>
            <w:r w:rsidR="008E1FC1">
              <w:rPr>
                <w:rFonts w:cs="Calibri"/>
              </w:rPr>
              <w:instrText xml:space="preserve"> ADDIN EN.CITE.DATA </w:instrText>
            </w:r>
            <w:r w:rsidR="008E1FC1">
              <w:rPr>
                <w:rFonts w:cs="Calibri"/>
              </w:rPr>
            </w:r>
            <w:r w:rsidR="008E1FC1">
              <w:rPr>
                <w:rFonts w:cs="Calibri"/>
              </w:rPr>
              <w:fldChar w:fldCharType="end"/>
            </w:r>
            <w:r w:rsidR="008E1FC1">
              <w:rPr>
                <w:rFonts w:cs="Calibri"/>
              </w:rPr>
            </w:r>
            <w:r w:rsidR="008E1FC1">
              <w:rPr>
                <w:rFonts w:cs="Calibri"/>
              </w:rPr>
              <w:fldChar w:fldCharType="separate"/>
            </w:r>
            <w:r w:rsidR="008E1FC1" w:rsidRPr="008E1FC1">
              <w:rPr>
                <w:rFonts w:cs="Calibri"/>
                <w:vertAlign w:val="superscript"/>
              </w:rPr>
              <w:t>1</w:t>
            </w:r>
            <w:r w:rsidR="008E1FC1">
              <w:rPr>
                <w:rFonts w:cs="Calibri"/>
              </w:rPr>
              <w:fldChar w:fldCharType="end"/>
            </w:r>
            <w:r w:rsidR="00A7312A" w:rsidRPr="00A7312A">
              <w:rPr>
                <w:rFonts w:cs="Calibri"/>
              </w:rPr>
              <w:t>.</w:t>
            </w:r>
          </w:p>
          <w:p w14:paraId="30A56BBA" w14:textId="01CC48C0" w:rsidR="004B03C1" w:rsidRDefault="004B03C1" w:rsidP="00AF5D34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Progression to MDS or AML </w:t>
            </w:r>
            <w:r w:rsidR="001070C9">
              <w:rPr>
                <w:rFonts w:cs="Calibri"/>
              </w:rPr>
              <w:t>may be</w:t>
            </w:r>
            <w:r w:rsidR="009072C6">
              <w:rPr>
                <w:rFonts w:cs="Calibri"/>
              </w:rPr>
              <w:t xml:space="preserve"> </w:t>
            </w:r>
            <w:r>
              <w:rPr>
                <w:rFonts w:cs="Calibri"/>
              </w:rPr>
              <w:t>associated with the a</w:t>
            </w:r>
            <w:r w:rsidR="003311B6">
              <w:rPr>
                <w:rFonts w:cs="Calibri"/>
              </w:rPr>
              <w:t>cquisition of somatic mutations and/or chromosomal abnormalities</w:t>
            </w:r>
            <w:r w:rsidR="009072C6">
              <w:rPr>
                <w:rFonts w:cs="Calibri"/>
              </w:rPr>
              <w:t>.</w:t>
            </w:r>
            <w:r w:rsidR="00A0785E">
              <w:rPr>
                <w:rFonts w:cs="Calibri"/>
              </w:rPr>
              <w:t xml:space="preserve"> </w:t>
            </w:r>
            <w:r w:rsidR="00C22A1B">
              <w:rPr>
                <w:rFonts w:cs="Calibri"/>
              </w:rPr>
              <w:t>However</w:t>
            </w:r>
            <w:r w:rsidR="00E44963">
              <w:rPr>
                <w:rFonts w:cs="Calibri"/>
              </w:rPr>
              <w:t xml:space="preserve"> </w:t>
            </w:r>
            <w:r w:rsidR="00CD078E">
              <w:rPr>
                <w:rFonts w:cs="Calibri"/>
              </w:rPr>
              <w:t>high quality prospective data to guide surveillance testing</w:t>
            </w:r>
            <w:r w:rsidR="00C22A1B">
              <w:rPr>
                <w:rFonts w:cs="Calibri"/>
              </w:rPr>
              <w:t xml:space="preserve"> in patients with an inherited germline predisposition to myeloid malignancy are </w:t>
            </w:r>
            <w:r w:rsidR="00BC53C3">
              <w:rPr>
                <w:rFonts w:cs="Calibri"/>
              </w:rPr>
              <w:t xml:space="preserve">currently </w:t>
            </w:r>
            <w:r w:rsidR="00C22A1B">
              <w:rPr>
                <w:rFonts w:cs="Calibri"/>
              </w:rPr>
              <w:t xml:space="preserve">lacking. </w:t>
            </w:r>
          </w:p>
          <w:p w14:paraId="552294A9" w14:textId="28480828" w:rsidR="000E2ACF" w:rsidRDefault="000E2ACF" w:rsidP="00AF5D34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The detection of acquired (somatic) mutations in a patient with a germline predisposion to myeloid neoplasm must be interpreted alongside other clinicopathologic features.</w:t>
            </w:r>
          </w:p>
          <w:p w14:paraId="2AAE0C49" w14:textId="77777777" w:rsidR="0047090C" w:rsidRDefault="005A135C" w:rsidP="00AF5D34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While the</w:t>
            </w:r>
            <w:r w:rsidR="00814F4F">
              <w:rPr>
                <w:rFonts w:cs="Calibri"/>
              </w:rPr>
              <w:t xml:space="preserve"> spectrum of</w:t>
            </w:r>
            <w:r w:rsidR="0047090C">
              <w:rPr>
                <w:rFonts w:cs="Calibri"/>
              </w:rPr>
              <w:t xml:space="preserve"> somatic mutations </w:t>
            </w:r>
            <w:r w:rsidR="00E67FBC">
              <w:rPr>
                <w:rFonts w:cs="Calibri"/>
              </w:rPr>
              <w:t xml:space="preserve">and chromosomal aberrations </w:t>
            </w:r>
            <w:r w:rsidR="0047090C">
              <w:rPr>
                <w:rFonts w:cs="Calibri"/>
              </w:rPr>
              <w:t xml:space="preserve">acquired in the setting of germline predisposition syndromes </w:t>
            </w:r>
            <w:r w:rsidR="00814F4F">
              <w:rPr>
                <w:rFonts w:cs="Calibri"/>
              </w:rPr>
              <w:t xml:space="preserve">may overlap with </w:t>
            </w:r>
            <w:r>
              <w:rPr>
                <w:rFonts w:cs="Calibri"/>
              </w:rPr>
              <w:t>those seen in</w:t>
            </w:r>
            <w:r w:rsidR="00814F4F">
              <w:rPr>
                <w:rFonts w:cs="Calibri"/>
              </w:rPr>
              <w:t xml:space="preserve"> sporadic myeloid neopl</w:t>
            </w:r>
            <w:r w:rsidR="00B64DE7">
              <w:rPr>
                <w:rFonts w:cs="Calibri"/>
              </w:rPr>
              <w:t>a</w:t>
            </w:r>
            <w:r w:rsidR="00814F4F">
              <w:rPr>
                <w:rFonts w:cs="Calibri"/>
              </w:rPr>
              <w:t xml:space="preserve">sms, </w:t>
            </w:r>
            <w:r>
              <w:rPr>
                <w:rFonts w:cs="Calibri"/>
              </w:rPr>
              <w:t xml:space="preserve">there are also some marked distinctions </w:t>
            </w:r>
            <w:r w:rsidR="00E67FBC">
              <w:rPr>
                <w:rFonts w:cs="Calibri"/>
              </w:rPr>
              <w:t>(see below).</w:t>
            </w:r>
          </w:p>
          <w:p w14:paraId="721A0DC8" w14:textId="1066082A" w:rsidR="003311B6" w:rsidRDefault="00B64DE7" w:rsidP="008B7E63">
            <w:pPr>
              <w:pStyle w:val="CLIN3BULLETPOINTS"/>
            </w:pPr>
            <w:r w:rsidRPr="00391FB3">
              <w:rPr>
                <w:i/>
              </w:rPr>
              <w:t>GATA2</w:t>
            </w:r>
            <w:r w:rsidR="00A7312A">
              <w:t xml:space="preserve"> </w:t>
            </w:r>
            <w:r>
              <w:t xml:space="preserve">germline disease is enriched for </w:t>
            </w:r>
            <w:r w:rsidR="001070C9">
              <w:t xml:space="preserve">somatic </w:t>
            </w:r>
            <w:r>
              <w:t xml:space="preserve">mutations in </w:t>
            </w:r>
            <w:r w:rsidRPr="00592F25">
              <w:rPr>
                <w:i/>
              </w:rPr>
              <w:t>AS</w:t>
            </w:r>
            <w:r w:rsidR="00592F25" w:rsidRPr="00592F25">
              <w:rPr>
                <w:i/>
              </w:rPr>
              <w:t>XL1</w:t>
            </w:r>
            <w:r w:rsidR="00592F25">
              <w:t xml:space="preserve"> and </w:t>
            </w:r>
            <w:r w:rsidR="00592F25" w:rsidRPr="00592F25">
              <w:rPr>
                <w:i/>
              </w:rPr>
              <w:t>STAG2</w:t>
            </w:r>
            <w:r w:rsidR="00592F25">
              <w:t>, which may be observed both prior to and at MDS onset</w:t>
            </w:r>
            <w:r w:rsidR="00592F25">
              <w:fldChar w:fldCharType="begin">
                <w:fldData xml:space="preserve">PEVuZE5vdGU+PENpdGU+PEF1dGhvcj5XZXN0PC9BdXRob3I+PFllYXI+MjAxNDwvWWVhcj48UmVj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</w:fldData>
              </w:fldChar>
            </w:r>
            <w:r w:rsidR="00E27CC0">
              <w:instrText xml:space="preserve"> ADDIN EN.CITE </w:instrText>
            </w:r>
            <w:r w:rsidR="00E27CC0">
              <w:fldChar w:fldCharType="begin">
                <w:fldData xml:space="preserve">PEVuZE5vdGU+PENpdGU+PEF1dGhvcj5XZXN0PC9BdXRob3I+PFllYXI+MjAxNDwvWWVhcj48UmVj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</w:fldData>
              </w:fldChar>
            </w:r>
            <w:r w:rsidR="00E27CC0">
              <w:instrText xml:space="preserve"> ADDIN EN.CITE.DATA </w:instrText>
            </w:r>
            <w:r w:rsidR="00E27CC0">
              <w:fldChar w:fldCharType="end"/>
            </w:r>
            <w:r w:rsidR="00592F25">
              <w:fldChar w:fldCharType="separate"/>
            </w:r>
            <w:r w:rsidR="00E27CC0" w:rsidRPr="00E27CC0">
              <w:rPr>
                <w:vertAlign w:val="superscript"/>
              </w:rPr>
              <w:t>2,3</w:t>
            </w:r>
            <w:r w:rsidR="00592F25">
              <w:fldChar w:fldCharType="end"/>
            </w:r>
            <w:r w:rsidR="00592F25">
              <w:t xml:space="preserve">. Mutations in </w:t>
            </w:r>
            <w:r w:rsidR="00592F25" w:rsidRPr="00592F25">
              <w:rPr>
                <w:i/>
              </w:rPr>
              <w:t>DNMT3A</w:t>
            </w:r>
            <w:r w:rsidR="00592F25">
              <w:t xml:space="preserve">, </w:t>
            </w:r>
            <w:r w:rsidR="00592F25" w:rsidRPr="00592F25">
              <w:rPr>
                <w:i/>
              </w:rPr>
              <w:t>BCOR</w:t>
            </w:r>
            <w:r w:rsidR="00592F25">
              <w:t xml:space="preserve"> and </w:t>
            </w:r>
            <w:r w:rsidR="00592F25" w:rsidRPr="00592F25">
              <w:rPr>
                <w:i/>
              </w:rPr>
              <w:t>SETBP1</w:t>
            </w:r>
            <w:r w:rsidR="00592F25">
              <w:t xml:space="preserve"> are also recurrent whereas </w:t>
            </w:r>
            <w:r w:rsidR="00592F25" w:rsidRPr="00592F25">
              <w:rPr>
                <w:i/>
              </w:rPr>
              <w:t>TET2</w:t>
            </w:r>
            <w:r w:rsidR="00592F25">
              <w:t xml:space="preserve"> and s</w:t>
            </w:r>
            <w:r w:rsidR="007C180B">
              <w:t>p</w:t>
            </w:r>
            <w:r w:rsidR="00592F25">
              <w:t>l</w:t>
            </w:r>
            <w:r w:rsidR="005D0E6B">
              <w:t>icing factor gene mutations appear to be rare</w:t>
            </w:r>
            <w:r w:rsidR="00A7312A">
              <w:fldChar w:fldCharType="begin">
                <w:fldData xml:space="preserve">PEVuZE5vdGU+PENpdGU+PEF1dGhvcj5XZXN0PC9BdXRob3I+PFllYXI+MjAxNDwvWWVhcj48UmVj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</w:fldData>
              </w:fldChar>
            </w:r>
            <w:r w:rsidR="00E27CC0">
              <w:instrText xml:space="preserve"> ADDIN EN.CITE </w:instrText>
            </w:r>
            <w:r w:rsidR="00E27CC0">
              <w:fldChar w:fldCharType="begin">
                <w:fldData xml:space="preserve">PEVuZE5vdGU+PENpdGU+PEF1dGhvcj5XZXN0PC9BdXRob3I+PFllYXI+MjAxNDwvWWVhcj48UmVj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</w:fldData>
              </w:fldChar>
            </w:r>
            <w:r w:rsidR="00E27CC0">
              <w:instrText xml:space="preserve"> ADDIN EN.CITE.DATA </w:instrText>
            </w:r>
            <w:r w:rsidR="00E27CC0">
              <w:fldChar w:fldCharType="end"/>
            </w:r>
            <w:r w:rsidR="00A7312A">
              <w:fldChar w:fldCharType="separate"/>
            </w:r>
            <w:r w:rsidR="00E27CC0" w:rsidRPr="00E27CC0">
              <w:rPr>
                <w:vertAlign w:val="superscript"/>
              </w:rPr>
              <w:t>2,3</w:t>
            </w:r>
            <w:r w:rsidR="00A7312A">
              <w:fldChar w:fldCharType="end"/>
            </w:r>
            <w:r w:rsidR="003311B6">
              <w:t xml:space="preserve">. </w:t>
            </w:r>
            <w:r w:rsidR="008B7E63" w:rsidRPr="008B7E63">
              <w:t xml:space="preserve">Somatic </w:t>
            </w:r>
            <w:r w:rsidR="008B7E63" w:rsidRPr="00E27CC0">
              <w:rPr>
                <w:i/>
              </w:rPr>
              <w:t>GATA2</w:t>
            </w:r>
            <w:r w:rsidR="008B7E63" w:rsidRPr="008B7E63">
              <w:t xml:space="preserve"> mutations </w:t>
            </w:r>
            <w:r w:rsidR="008B7E63">
              <w:t xml:space="preserve">are </w:t>
            </w:r>
            <w:r w:rsidR="008B7E63" w:rsidRPr="008B7E63">
              <w:t>rarely</w:t>
            </w:r>
            <w:r w:rsidR="008B7E63">
              <w:t xml:space="preserve"> observed</w:t>
            </w:r>
            <w:r w:rsidR="008B7E63">
              <w:fldChar w:fldCharType="begin">
                <w:fldData xml:space="preserve">PEVuZE5vdGU+PENpdGU+PEF1dGhvcj5Ib21hbjwvQXV0aG9yPjxZZWFyPjIwMjE8L1llYXI+PFJl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</w:fldData>
              </w:fldChar>
            </w:r>
            <w:r w:rsidR="00E27CC0">
              <w:instrText xml:space="preserve"> ADDIN EN.CITE </w:instrText>
            </w:r>
            <w:r w:rsidR="00E27CC0">
              <w:fldChar w:fldCharType="begin">
                <w:fldData xml:space="preserve">PEVuZE5vdGU+PENpdGU+PEF1dGhvcj5Ib21hbjwvQXV0aG9yPjxZZWFyPjIwMjE8L1llYXI+PFJl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</w:fldData>
              </w:fldChar>
            </w:r>
            <w:r w:rsidR="00E27CC0">
              <w:instrText xml:space="preserve"> ADDIN EN.CITE.DATA </w:instrText>
            </w:r>
            <w:r w:rsidR="00E27CC0">
              <w:fldChar w:fldCharType="end"/>
            </w:r>
            <w:r w:rsidR="008B7E63">
              <w:fldChar w:fldCharType="separate"/>
            </w:r>
            <w:r w:rsidR="00E27CC0" w:rsidRPr="00E27CC0">
              <w:rPr>
                <w:vertAlign w:val="superscript"/>
              </w:rPr>
              <w:t>4</w:t>
            </w:r>
            <w:r w:rsidR="008B7E63">
              <w:fldChar w:fldCharType="end"/>
            </w:r>
            <w:r w:rsidR="008B7E63">
              <w:t xml:space="preserve">. </w:t>
            </w:r>
            <w:r w:rsidR="00592F25" w:rsidRPr="009072C6">
              <w:t xml:space="preserve">GATA2-related MDS is associated with </w:t>
            </w:r>
            <w:r w:rsidR="00592F25">
              <w:t>monosomy 7, der(1;7) and trisomy 8</w:t>
            </w:r>
            <w:r w:rsidR="00592F25">
              <w:fldChar w:fldCharType="begin">
                <w:fldData xml:space="preserve">PEVuZE5vdGU+PENpdGU+PEF1dGhvcj5XbG9kYXJza2k8L0F1dGhvcj48WWVhcj4yMDE2PC9ZZWFy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=
</w:fldData>
              </w:fldChar>
            </w:r>
            <w:r w:rsidR="00E27CC0">
              <w:instrText xml:space="preserve"> ADDIN EN.CITE </w:instrText>
            </w:r>
            <w:r w:rsidR="00E27CC0">
              <w:fldChar w:fldCharType="begin">
                <w:fldData xml:space="preserve">PEVuZE5vdGU+PENpdGU+PEF1dGhvcj5XbG9kYXJza2k8L0F1dGhvcj48WWVhcj4yMDE2PC9ZZWFy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=
</w:fldData>
              </w:fldChar>
            </w:r>
            <w:r w:rsidR="00E27CC0">
              <w:instrText xml:space="preserve"> ADDIN EN.CITE.DATA </w:instrText>
            </w:r>
            <w:r w:rsidR="00E27CC0">
              <w:fldChar w:fldCharType="end"/>
            </w:r>
            <w:r w:rsidR="00592F25">
              <w:fldChar w:fldCharType="separate"/>
            </w:r>
            <w:r w:rsidR="00E27CC0" w:rsidRPr="00E27CC0">
              <w:rPr>
                <w:vertAlign w:val="superscript"/>
              </w:rPr>
              <w:t>3,5</w:t>
            </w:r>
            <w:r w:rsidR="00592F25">
              <w:fldChar w:fldCharType="end"/>
            </w:r>
            <w:r w:rsidR="00592F25">
              <w:t>.</w:t>
            </w:r>
          </w:p>
          <w:p w14:paraId="6C8F9383" w14:textId="761CCADF" w:rsidR="00144E00" w:rsidRDefault="00144E00" w:rsidP="00DC2738">
            <w:pPr>
              <w:pStyle w:val="CLIN3BULLETPOINTS"/>
              <w:rPr>
                <w:rFonts w:cs="Calibri"/>
              </w:rPr>
            </w:pPr>
            <w:r w:rsidRPr="00592F25">
              <w:rPr>
                <w:rFonts w:cs="Calibri"/>
                <w:i/>
              </w:rPr>
              <w:t>SAMD9</w:t>
            </w:r>
            <w:r>
              <w:rPr>
                <w:rFonts w:cs="Calibri"/>
              </w:rPr>
              <w:t xml:space="preserve"> and </w:t>
            </w:r>
            <w:r w:rsidRPr="00592F25">
              <w:rPr>
                <w:rFonts w:cs="Calibri"/>
                <w:i/>
              </w:rPr>
              <w:t>SAMD9L</w:t>
            </w:r>
            <w:r w:rsidR="00203278">
              <w:rPr>
                <w:rFonts w:cs="Calibri"/>
              </w:rPr>
              <w:t>-</w:t>
            </w:r>
            <w:r>
              <w:rPr>
                <w:rFonts w:cs="Calibri"/>
              </w:rPr>
              <w:t>related MDS</w:t>
            </w:r>
            <w:r w:rsidR="00DC2738">
              <w:rPr>
                <w:rFonts w:cs="Calibri"/>
              </w:rPr>
              <w:t xml:space="preserve"> are assocated with </w:t>
            </w:r>
            <w:r>
              <w:rPr>
                <w:rFonts w:cs="Calibri"/>
              </w:rPr>
              <w:t xml:space="preserve">chromosome 7 aberrations </w:t>
            </w:r>
            <w:r w:rsidR="007D5684">
              <w:rPr>
                <w:rFonts w:cs="Calibri"/>
              </w:rPr>
              <w:t>which may result in the loss</w:t>
            </w:r>
            <w:r>
              <w:rPr>
                <w:rFonts w:cs="Calibri"/>
              </w:rPr>
              <w:t xml:space="preserve"> of the mutant allele</w:t>
            </w:r>
            <w:r w:rsidR="00E27CC0">
              <w:rPr>
                <w:rFonts w:cs="Calibri"/>
              </w:rPr>
              <w:fldChar w:fldCharType="begin">
                <w:fldData xml:space="preserve">PEVuZE5vdGU+PENpdGU+PEF1dGhvcj5EYXZpZHNzb248L0F1dGhvcj48WWVhcj4yMDE4PC9ZZWFy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</w:fldData>
              </w:fldChar>
            </w:r>
            <w:r w:rsidR="00E27CC0">
              <w:rPr>
                <w:rFonts w:cs="Calibri"/>
              </w:rPr>
              <w:instrText xml:space="preserve"> ADDIN EN.CITE </w:instrText>
            </w:r>
            <w:r w:rsidR="00E27CC0">
              <w:rPr>
                <w:rFonts w:cs="Calibri"/>
              </w:rPr>
              <w:fldChar w:fldCharType="begin">
                <w:fldData xml:space="preserve">PEVuZE5vdGU+PENpdGU+PEF1dGhvcj5EYXZpZHNzb248L0F1dGhvcj48WWVhcj4yMDE4PC9ZZWFy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</w:fldData>
              </w:fldChar>
            </w:r>
            <w:r w:rsidR="00E27CC0">
              <w:rPr>
                <w:rFonts w:cs="Calibri"/>
              </w:rPr>
              <w:instrText xml:space="preserve"> ADDIN EN.CITE.DATA </w:instrText>
            </w:r>
            <w:r w:rsidR="00E27CC0">
              <w:rPr>
                <w:rFonts w:cs="Calibri"/>
              </w:rPr>
            </w:r>
            <w:r w:rsidR="00E27CC0">
              <w:rPr>
                <w:rFonts w:cs="Calibri"/>
              </w:rPr>
              <w:fldChar w:fldCharType="end"/>
            </w:r>
            <w:r w:rsidR="00E27CC0">
              <w:rPr>
                <w:rFonts w:cs="Calibri"/>
              </w:rPr>
            </w:r>
            <w:r w:rsidR="00E27CC0">
              <w:rPr>
                <w:rFonts w:cs="Calibri"/>
              </w:rPr>
              <w:fldChar w:fldCharType="separate"/>
            </w:r>
            <w:r w:rsidR="00E27CC0" w:rsidRPr="00E27CC0">
              <w:rPr>
                <w:rFonts w:cs="Calibri"/>
                <w:vertAlign w:val="superscript"/>
              </w:rPr>
              <w:t>6</w:t>
            </w:r>
            <w:r w:rsidR="00E27CC0">
              <w:rPr>
                <w:rFonts w:cs="Calibri"/>
              </w:rPr>
              <w:fldChar w:fldCharType="end"/>
            </w:r>
            <w:r w:rsidR="00B42DB5">
              <w:rPr>
                <w:rFonts w:cs="Calibri"/>
              </w:rPr>
              <w:t>.</w:t>
            </w:r>
            <w:r>
              <w:rPr>
                <w:rFonts w:cs="Calibri"/>
              </w:rPr>
              <w:t xml:space="preserve"> </w:t>
            </w:r>
            <w:r w:rsidR="00F538B8">
              <w:rPr>
                <w:rFonts w:cs="Calibri"/>
              </w:rPr>
              <w:t xml:space="preserve">In patients with a germline </w:t>
            </w:r>
            <w:r w:rsidR="00F538B8">
              <w:rPr>
                <w:rFonts w:cs="Calibri"/>
                <w:i/>
              </w:rPr>
              <w:t xml:space="preserve">SAMD9 </w:t>
            </w:r>
            <w:r w:rsidR="00F538B8">
              <w:rPr>
                <w:rFonts w:cs="Calibri"/>
              </w:rPr>
              <w:t xml:space="preserve">or </w:t>
            </w:r>
            <w:r w:rsidR="00F538B8">
              <w:rPr>
                <w:rFonts w:cs="Calibri"/>
                <w:i/>
              </w:rPr>
              <w:t xml:space="preserve">SAMD9L </w:t>
            </w:r>
            <w:r w:rsidR="00F538B8">
              <w:rPr>
                <w:rFonts w:cs="Calibri"/>
              </w:rPr>
              <w:t>mutation, s</w:t>
            </w:r>
            <w:r w:rsidR="00DC2738" w:rsidRPr="00DC2738">
              <w:rPr>
                <w:rFonts w:cs="Calibri"/>
              </w:rPr>
              <w:t>econdary somatic loss-of-function</w:t>
            </w:r>
            <w:r w:rsidR="00B42DB5">
              <w:rPr>
                <w:rFonts w:cs="Calibri"/>
              </w:rPr>
              <w:t xml:space="preserve"> </w:t>
            </w:r>
            <w:r w:rsidR="00FD4F81">
              <w:rPr>
                <w:rFonts w:cs="Calibri"/>
              </w:rPr>
              <w:t xml:space="preserve">mutations in </w:t>
            </w:r>
            <w:r w:rsidR="007D5684" w:rsidRPr="00E27CC0">
              <w:rPr>
                <w:rFonts w:cs="Calibri"/>
                <w:i/>
              </w:rPr>
              <w:t>SAMD9</w:t>
            </w:r>
            <w:r w:rsidR="007D5684">
              <w:rPr>
                <w:rFonts w:cs="Calibri"/>
              </w:rPr>
              <w:t xml:space="preserve"> and </w:t>
            </w:r>
            <w:r w:rsidR="00B42DB5" w:rsidRPr="00FD4F81">
              <w:rPr>
                <w:rFonts w:cs="Calibri"/>
                <w:i/>
              </w:rPr>
              <w:t>SAMD9L</w:t>
            </w:r>
            <w:r w:rsidR="00DC2738" w:rsidRPr="00DC2738">
              <w:rPr>
                <w:rFonts w:cs="Calibri"/>
              </w:rPr>
              <w:t xml:space="preserve"> (nonsense and frameshift) </w:t>
            </w:r>
            <w:r>
              <w:rPr>
                <w:rFonts w:cs="Calibri"/>
                <w:i/>
              </w:rPr>
              <w:t>in cis</w:t>
            </w:r>
            <w:r>
              <w:rPr>
                <w:rFonts w:cs="Calibri"/>
              </w:rPr>
              <w:t xml:space="preserve"> </w:t>
            </w:r>
            <w:r w:rsidR="00B42DB5">
              <w:rPr>
                <w:rFonts w:cs="Calibri"/>
              </w:rPr>
              <w:t xml:space="preserve">with the germline gain-of-function mutation </w:t>
            </w:r>
            <w:r>
              <w:rPr>
                <w:rFonts w:cs="Calibri"/>
              </w:rPr>
              <w:t>have also been observed</w:t>
            </w:r>
            <w:r w:rsidR="00B42DB5">
              <w:rPr>
                <w:rFonts w:cs="Calibri"/>
              </w:rPr>
              <w:fldChar w:fldCharType="begin">
                <w:fldData xml:space="preserve">PEVuZE5vdGU+PENpdGU+PEF1dGhvcj5UZXNpPC9BdXRob3I+PFllYXI+MjAxNzwvWWVhcj48UmVj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</w:fldData>
              </w:fldChar>
            </w:r>
            <w:r w:rsidR="00E27CC0">
              <w:rPr>
                <w:rFonts w:cs="Calibri"/>
              </w:rPr>
              <w:instrText xml:space="preserve"> ADDIN EN.CITE </w:instrText>
            </w:r>
            <w:r w:rsidR="00E27CC0">
              <w:rPr>
                <w:rFonts w:cs="Calibri"/>
              </w:rPr>
              <w:fldChar w:fldCharType="begin">
                <w:fldData xml:space="preserve">PEVuZE5vdGU+PENpdGU+PEF1dGhvcj5UZXNpPC9BdXRob3I+PFllYXI+MjAxNzwvWWVhcj48UmVj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</w:fldData>
              </w:fldChar>
            </w:r>
            <w:r w:rsidR="00E27CC0">
              <w:rPr>
                <w:rFonts w:cs="Calibri"/>
              </w:rPr>
              <w:instrText xml:space="preserve"> ADDIN EN.CITE.DATA </w:instrText>
            </w:r>
            <w:r w:rsidR="00E27CC0">
              <w:rPr>
                <w:rFonts w:cs="Calibri"/>
              </w:rPr>
            </w:r>
            <w:r w:rsidR="00E27CC0">
              <w:rPr>
                <w:rFonts w:cs="Calibri"/>
              </w:rPr>
              <w:fldChar w:fldCharType="end"/>
            </w:r>
            <w:r w:rsidR="00B42DB5">
              <w:rPr>
                <w:rFonts w:cs="Calibri"/>
              </w:rPr>
            </w:r>
            <w:r w:rsidR="00B42DB5">
              <w:rPr>
                <w:rFonts w:cs="Calibri"/>
              </w:rPr>
              <w:fldChar w:fldCharType="separate"/>
            </w:r>
            <w:r w:rsidR="00E27CC0" w:rsidRPr="00E27CC0">
              <w:rPr>
                <w:rFonts w:cs="Calibri"/>
                <w:vertAlign w:val="superscript"/>
              </w:rPr>
              <w:t>6,7</w:t>
            </w:r>
            <w:r w:rsidR="00B42DB5">
              <w:rPr>
                <w:rFonts w:cs="Calibri"/>
              </w:rPr>
              <w:fldChar w:fldCharType="end"/>
            </w:r>
            <w:r w:rsidR="00B42DB5">
              <w:rPr>
                <w:rFonts w:cs="Calibri"/>
              </w:rPr>
              <w:t>.</w:t>
            </w:r>
            <w:bookmarkStart w:id="0" w:name="_GoBack"/>
            <w:bookmarkEnd w:id="0"/>
          </w:p>
          <w:p w14:paraId="5B1AEB1F" w14:textId="71DC6B2D" w:rsidR="00E45908" w:rsidRPr="00E45908" w:rsidRDefault="007311C3" w:rsidP="004F5358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Clonal haemato</w:t>
            </w:r>
            <w:r w:rsidR="00B70B27">
              <w:rPr>
                <w:rFonts w:cs="Calibri"/>
              </w:rPr>
              <w:t>p</w:t>
            </w:r>
            <w:r>
              <w:rPr>
                <w:rFonts w:cs="Calibri"/>
              </w:rPr>
              <w:t xml:space="preserve">oiesis </w:t>
            </w:r>
            <w:r w:rsidR="00E27CC0">
              <w:rPr>
                <w:rFonts w:cs="Calibri"/>
              </w:rPr>
              <w:t xml:space="preserve">(CH) </w:t>
            </w:r>
            <w:r>
              <w:rPr>
                <w:rFonts w:cs="Calibri"/>
              </w:rPr>
              <w:t>due to a</w:t>
            </w:r>
            <w:r w:rsidR="00E45908" w:rsidRPr="00E45908">
              <w:rPr>
                <w:rFonts w:cs="Calibri"/>
              </w:rPr>
              <w:t xml:space="preserve">cquired gain-of-function mutations </w:t>
            </w:r>
            <w:r>
              <w:rPr>
                <w:rFonts w:cs="Calibri"/>
              </w:rPr>
              <w:t>in</w:t>
            </w:r>
            <w:r w:rsidR="00E45908" w:rsidRPr="00E45908">
              <w:rPr>
                <w:rFonts w:cs="Calibri"/>
              </w:rPr>
              <w:t xml:space="preserve"> </w:t>
            </w:r>
            <w:r w:rsidR="00E45908" w:rsidRPr="00FD4F81">
              <w:rPr>
                <w:rFonts w:cs="Calibri"/>
                <w:i/>
              </w:rPr>
              <w:t>CSF3R</w:t>
            </w:r>
            <w:r w:rsidR="00E45908">
              <w:rPr>
                <w:rFonts w:cs="Calibri"/>
              </w:rPr>
              <w:t xml:space="preserve"> </w:t>
            </w:r>
            <w:r>
              <w:rPr>
                <w:rFonts w:cs="Calibri"/>
              </w:rPr>
              <w:t>is frequently observed in severe congenit</w:t>
            </w:r>
            <w:r w:rsidR="00B70B27">
              <w:rPr>
                <w:rFonts w:cs="Calibri"/>
              </w:rPr>
              <w:t>al neutropenia (SCN</w:t>
            </w:r>
            <w:r>
              <w:rPr>
                <w:rFonts w:cs="Calibri"/>
              </w:rPr>
              <w:t>)</w:t>
            </w:r>
            <w:r>
              <w:rPr>
                <w:rFonts w:cs="Calibri"/>
              </w:rPr>
              <w:fldChar w:fldCharType="begin">
                <w:fldData xml:space="preserve">PEVuZE5vdGU+PENpdGU+PEF1dGhvcj5YaWE8L0F1dGhvcj48WWVhcj4yMDE4PC9ZZWFyPjxSZWNO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</w:fldData>
              </w:fldChar>
            </w:r>
            <w:r w:rsidR="00E27CC0">
              <w:rPr>
                <w:rFonts w:cs="Calibri"/>
              </w:rPr>
              <w:instrText xml:space="preserve"> ADDIN EN.CITE </w:instrText>
            </w:r>
            <w:r w:rsidR="00E27CC0">
              <w:rPr>
                <w:rFonts w:cs="Calibri"/>
              </w:rPr>
              <w:fldChar w:fldCharType="begin">
                <w:fldData xml:space="preserve">PEVuZE5vdGU+PENpdGU+PEF1dGhvcj5YaWE8L0F1dGhvcj48WWVhcj4yMDE4PC9ZZWFyPjxSZWNO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</w:fldData>
              </w:fldChar>
            </w:r>
            <w:r w:rsidR="00E27CC0">
              <w:rPr>
                <w:rFonts w:cs="Calibri"/>
              </w:rPr>
              <w:instrText xml:space="preserve"> ADDIN EN.CITE.DATA </w:instrText>
            </w:r>
            <w:r w:rsidR="00E27CC0">
              <w:rPr>
                <w:rFonts w:cs="Calibri"/>
              </w:rPr>
            </w:r>
            <w:r w:rsidR="00E27CC0"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="00E27CC0" w:rsidRPr="00E27CC0">
              <w:rPr>
                <w:rFonts w:cs="Calibri"/>
                <w:vertAlign w:val="superscript"/>
              </w:rPr>
              <w:t>8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. </w:t>
            </w:r>
            <w:r w:rsidRPr="00FD4F81">
              <w:rPr>
                <w:rFonts w:cs="Calibri"/>
                <w:i/>
              </w:rPr>
              <w:t xml:space="preserve">CSF3R </w:t>
            </w:r>
            <w:r w:rsidR="007774A4">
              <w:rPr>
                <w:rFonts w:cs="Calibri"/>
              </w:rPr>
              <w:t xml:space="preserve">and </w:t>
            </w:r>
            <w:r w:rsidR="007774A4" w:rsidRPr="00FD4F81">
              <w:rPr>
                <w:rFonts w:cs="Calibri"/>
                <w:i/>
              </w:rPr>
              <w:t>RUNX1</w:t>
            </w:r>
            <w:r w:rsidR="007774A4">
              <w:rPr>
                <w:rFonts w:cs="Calibri"/>
              </w:rPr>
              <w:t xml:space="preserve"> </w:t>
            </w:r>
            <w:r>
              <w:rPr>
                <w:rFonts w:cs="Calibri"/>
              </w:rPr>
              <w:t xml:space="preserve">mutations </w:t>
            </w:r>
            <w:r w:rsidR="00B33657">
              <w:rPr>
                <w:rFonts w:cs="Calibri"/>
              </w:rPr>
              <w:t xml:space="preserve">are </w:t>
            </w:r>
            <w:r w:rsidR="00E17A04">
              <w:rPr>
                <w:rFonts w:cs="Calibri"/>
              </w:rPr>
              <w:t>frequently found</w:t>
            </w:r>
            <w:r w:rsidR="00B33657">
              <w:rPr>
                <w:rFonts w:cs="Calibri"/>
              </w:rPr>
              <w:t xml:space="preserve"> </w:t>
            </w:r>
            <w:r>
              <w:rPr>
                <w:rFonts w:cs="Calibri"/>
              </w:rPr>
              <w:t>in SCN patients who develop AML</w:t>
            </w:r>
            <w:r w:rsidR="00B33657">
              <w:rPr>
                <w:rFonts w:cs="Calibri"/>
              </w:rPr>
              <w:t xml:space="preserve"> and</w:t>
            </w:r>
            <w:r w:rsidR="00AF7879">
              <w:rPr>
                <w:rFonts w:cs="Calibri"/>
              </w:rPr>
              <w:t xml:space="preserve"> these </w:t>
            </w:r>
            <w:r w:rsidR="00B70B27">
              <w:rPr>
                <w:rFonts w:cs="Calibri"/>
              </w:rPr>
              <w:t>often</w:t>
            </w:r>
            <w:r w:rsidR="00AF7879">
              <w:rPr>
                <w:rFonts w:cs="Calibri"/>
              </w:rPr>
              <w:t xml:space="preserve"> co-occur</w:t>
            </w:r>
            <w:r w:rsidR="00B33657">
              <w:rPr>
                <w:rFonts w:cs="Calibri"/>
              </w:rPr>
              <w:fldChar w:fldCharType="begin"/>
            </w:r>
            <w:r w:rsidR="00E27CC0">
              <w:rPr>
                <w:rFonts w:cs="Calibri"/>
              </w:rPr>
              <w:instrText xml:space="preserve"> ADDIN EN.CITE &lt;EndNote&gt;&lt;Cite&gt;&lt;Author&gt;Skokowa&lt;/Author&gt;&lt;Year&gt;2014&lt;/Year&gt;&lt;RecNum&gt;2757&lt;/RecNum&gt;&lt;DisplayText&gt;&lt;style face="superscript"&gt;9&lt;/style&gt;&lt;/DisplayText&gt;&lt;record&gt;&lt;rec-number&gt;2757&lt;/rec-number&gt;&lt;foreign-keys&gt;&lt;key app="EN" db-id="5wep2s5sfw2et6evrtzp092brtz2s0d20svw" timestamp="1613003145" guid="86016c38-c7fa-4a84-9b0a-087bbf1d4137"&gt;2757&lt;/key&gt;&lt;/foreign-keys&gt;&lt;ref-type name="Journal Article"&gt;17&lt;/ref-type&gt;&lt;contributors&gt;&lt;authors&gt;&lt;author&gt;Skokowa, Julia&lt;/author&gt;&lt;author&gt;Steinemann, Doris&lt;/author&gt;&lt;author&gt;Katsman-Kuipers, Jenny E.&lt;/author&gt;&lt;author&gt;Zeidler, Cornelia&lt;/author&gt;&lt;author&gt;Klimenkova, Olga&lt;/author&gt;&lt;author&gt;Klimiankou, Maksim&lt;/author&gt;&lt;author&gt;Ünalan, Murat&lt;/author&gt;&lt;author&gt;Kandabarau, Siarhei&lt;/author&gt;&lt;author&gt;Makaryan, Vahagn&lt;/author&gt;&lt;author&gt;Beekman, Renee&lt;/author&gt;&lt;author&gt;Behrens, Kira&lt;/author&gt;&lt;author&gt;Stocking, Carol&lt;/author&gt;&lt;author&gt;Obenauer, Julia&lt;/author&gt;&lt;author&gt;Schnittger, Susanne&lt;/author&gt;&lt;author&gt;Kohlmann, Alexander&lt;/author&gt;&lt;author&gt;Valkhof, Marijke G.&lt;/author&gt;&lt;author&gt;Hoogenboezem, Remco&lt;/author&gt;&lt;author&gt;Göhring, Gudrun&lt;/author&gt;&lt;author&gt;Reinhardt, Dirk&lt;/author&gt;&lt;author&gt;Schlegelberger, Brigitte&lt;/author&gt;&lt;author&gt;Stanulla, Martin&lt;/author&gt;&lt;author&gt;Vandenberghe, Peter&lt;/author&gt;&lt;author&gt;Donadieu, Jean&lt;/author&gt;&lt;author&gt;Zwaan, C. Michel&lt;/author&gt;&lt;author&gt;Touw, Ivo P.&lt;/author&gt;&lt;author&gt;van den Heuvel-Eibrink, Marry M.&lt;/author&gt;&lt;author&gt;Dale, David C.&lt;/author&gt;&lt;author&gt;Welte, Karl&lt;/author&gt;&lt;/authors&gt;&lt;/contributors&gt;&lt;titles&gt;&lt;title&gt;Cooperativity of RUNX1 and CSF3R mutations in severe congenital neutropenia: a unique pathway in myeloid leukemogenesis&lt;/title&gt;&lt;secondary-title&gt;Blood&lt;/secondary-title&gt;&lt;/titles&gt;&lt;periodical&gt;&lt;full-title&gt;Blood&lt;/full-title&gt;&lt;/periodical&gt;&lt;pages&gt;2229-2237&lt;/pages&gt;&lt;volume&gt;123&lt;/volume&gt;&lt;number&gt;14&lt;/number&gt;&lt;dates&gt;&lt;year&gt;2014&lt;/year&gt;&lt;/dates&gt;&lt;isbn&gt;0006-4971&lt;/isbn&gt;&lt;urls&gt;&lt;related-urls&gt;&lt;url&gt;https://doi.org/10.1182/blood-2013-11-538025&lt;/url&gt;&lt;/related-urls&gt;&lt;/urls&gt;&lt;electronic-resource-num&gt;10.1182/blood-2013-11-538025&lt;/electronic-resource-num&gt;&lt;access-date&gt;9/24/2020&lt;/access-date&gt;&lt;/record&gt;&lt;/Cite&gt;&lt;/EndNote&gt;</w:instrText>
            </w:r>
            <w:r w:rsidR="00B33657">
              <w:rPr>
                <w:rFonts w:cs="Calibri"/>
              </w:rPr>
              <w:fldChar w:fldCharType="separate"/>
            </w:r>
            <w:r w:rsidR="00E27CC0" w:rsidRPr="00E27CC0">
              <w:rPr>
                <w:rFonts w:cs="Calibri"/>
                <w:vertAlign w:val="superscript"/>
              </w:rPr>
              <w:t>9</w:t>
            </w:r>
            <w:r w:rsidR="00B33657">
              <w:rPr>
                <w:rFonts w:cs="Calibri"/>
              </w:rPr>
              <w:fldChar w:fldCharType="end"/>
            </w:r>
            <w:r w:rsidR="00B33657">
              <w:rPr>
                <w:rFonts w:cs="Calibri"/>
              </w:rPr>
              <w:t xml:space="preserve">. </w:t>
            </w:r>
            <w:r w:rsidR="00AF7879">
              <w:rPr>
                <w:rFonts w:cs="Calibri"/>
              </w:rPr>
              <w:t>Additional somatic mutations</w:t>
            </w:r>
            <w:r w:rsidR="00084019">
              <w:rPr>
                <w:rFonts w:cs="Calibri"/>
              </w:rPr>
              <w:t xml:space="preserve"> described</w:t>
            </w:r>
            <w:r w:rsidR="00AF7879">
              <w:rPr>
                <w:rFonts w:cs="Calibri"/>
              </w:rPr>
              <w:t xml:space="preserve"> in SCN patients who develop AML or MDS include </w:t>
            </w:r>
            <w:r w:rsidR="00AF7879" w:rsidRPr="00FD4F81">
              <w:rPr>
                <w:rFonts w:cs="Calibri"/>
                <w:i/>
              </w:rPr>
              <w:t>EP300,</w:t>
            </w:r>
            <w:r w:rsidR="00FD4F81">
              <w:rPr>
                <w:rFonts w:cs="Calibri"/>
                <w:i/>
              </w:rPr>
              <w:t xml:space="preserve"> FLT3</w:t>
            </w:r>
            <w:r w:rsidR="00FD4F81">
              <w:rPr>
                <w:rFonts w:cs="Calibri"/>
              </w:rPr>
              <w:t xml:space="preserve"> and </w:t>
            </w:r>
            <w:r w:rsidR="00FD4F81">
              <w:rPr>
                <w:rFonts w:cs="Calibri"/>
                <w:i/>
              </w:rPr>
              <w:t>CBL</w:t>
            </w:r>
            <w:r w:rsidR="00084019">
              <w:rPr>
                <w:rFonts w:cs="Calibri"/>
                <w:i/>
              </w:rPr>
              <w:fldChar w:fldCharType="begin"/>
            </w:r>
            <w:r w:rsidR="00E27CC0">
              <w:rPr>
                <w:rFonts w:cs="Calibri"/>
                <w:i/>
              </w:rPr>
              <w:instrText xml:space="preserve"> ADDIN EN.CITE &lt;EndNote&gt;&lt;Cite&gt;&lt;Author&gt;Skokowa&lt;/Author&gt;&lt;Year&gt;2014&lt;/Year&gt;&lt;RecNum&gt;2757&lt;/RecNum&gt;&lt;DisplayText&gt;&lt;style face="superscript"&gt;9&lt;/style&gt;&lt;/DisplayText&gt;&lt;record&gt;&lt;rec-number&gt;2757&lt;/rec-number&gt;&lt;foreign-keys&gt;&lt;key app="EN" db-id="5wep2s5sfw2et6evrtzp092brtz2s0d20svw" timestamp="1613003145" guid="86016c38-c7fa-4a84-9b0a-087bbf1d4137"&gt;2757&lt;/key&gt;&lt;/foreign-keys&gt;&lt;ref-type name="Journal Article"&gt;17&lt;/ref-type&gt;&lt;contributors&gt;&lt;authors&gt;&lt;author&gt;Skokowa, Julia&lt;/author&gt;&lt;author&gt;Steinemann, Doris&lt;/author&gt;&lt;author&gt;Katsman-Kuipers, Jenny E.&lt;/author&gt;&lt;author&gt;Zeidler, Cornelia&lt;/author&gt;&lt;author&gt;Klimenkova, Olga&lt;/author&gt;&lt;author&gt;Klimiankou, Maksim&lt;/author&gt;&lt;author&gt;Ünalan, Murat&lt;/author&gt;&lt;author&gt;Kandabarau, Siarhei&lt;/author&gt;&lt;author&gt;Makaryan, Vahagn&lt;/author&gt;&lt;author&gt;Beekman, Renee&lt;/author&gt;&lt;author&gt;Behrens, Kira&lt;/author&gt;&lt;author&gt;Stocking, Carol&lt;/author&gt;&lt;author&gt;Obenauer, Julia&lt;/author&gt;&lt;author&gt;Schnittger, Susanne&lt;/author&gt;&lt;author&gt;Kohlmann, Alexander&lt;/author&gt;&lt;author&gt;Valkhof, Marijke G.&lt;/author&gt;&lt;author&gt;Hoogenboezem, Remco&lt;/author&gt;&lt;author&gt;Göhring, Gudrun&lt;/author&gt;&lt;author&gt;Reinhardt, Dirk&lt;/author&gt;&lt;author&gt;Schlegelberger, Brigitte&lt;/author&gt;&lt;author&gt;Stanulla, Martin&lt;/author&gt;&lt;author&gt;Vandenberghe, Peter&lt;/author&gt;&lt;author&gt;Donadieu, Jean&lt;/author&gt;&lt;author&gt;Zwaan, C. Michel&lt;/author&gt;&lt;author&gt;Touw, Ivo P.&lt;/author&gt;&lt;author&gt;van den Heuvel-Eibrink, Marry M.&lt;/author&gt;&lt;author&gt;Dale, David C.&lt;/author&gt;&lt;author&gt;Welte, Karl&lt;/author&gt;&lt;/authors&gt;&lt;/contributors&gt;&lt;titles&gt;&lt;title&gt;Cooperativity of RUNX1 and CSF3R mutations in severe congenital neutropenia: a unique pathway in myeloid leukemogenesis&lt;/title&gt;&lt;secondary-title&gt;Blood&lt;/secondary-title&gt;&lt;/titles&gt;&lt;periodical&gt;&lt;full-title&gt;Blood&lt;/full-title&gt;&lt;/periodical&gt;&lt;pages&gt;2229-2237&lt;/pages&gt;&lt;volume&gt;123&lt;/volume&gt;&lt;number&gt;14&lt;/number&gt;&lt;dates&gt;&lt;year&gt;2014&lt;/year&gt;&lt;/dates&gt;&lt;isbn&gt;0006-4971&lt;/isbn&gt;&lt;urls&gt;&lt;related-urls&gt;&lt;url&gt;https://doi.org/10.1182/blood-2013-11-538025&lt;/url&gt;&lt;/related-urls&gt;&lt;/urls&gt;&lt;electronic-resource-num&gt;10.1182/blood-2013-11-538025&lt;/electronic-resource-num&gt;&lt;access-date&gt;9/24/2020&lt;/access-date&gt;&lt;/record&gt;&lt;/Cite&gt;&lt;/EndNote&gt;</w:instrText>
            </w:r>
            <w:r w:rsidR="00084019">
              <w:rPr>
                <w:rFonts w:cs="Calibri"/>
                <w:i/>
              </w:rPr>
              <w:fldChar w:fldCharType="separate"/>
            </w:r>
            <w:r w:rsidR="00E27CC0" w:rsidRPr="00E27CC0">
              <w:rPr>
                <w:rFonts w:cs="Calibri"/>
                <w:i/>
                <w:vertAlign w:val="superscript"/>
              </w:rPr>
              <w:t>9</w:t>
            </w:r>
            <w:r w:rsidR="00084019">
              <w:rPr>
                <w:rFonts w:cs="Calibri"/>
                <w:i/>
              </w:rPr>
              <w:fldChar w:fldCharType="end"/>
            </w:r>
            <w:r w:rsidR="00AF7879">
              <w:rPr>
                <w:rFonts w:cs="Calibri"/>
              </w:rPr>
              <w:t xml:space="preserve">. </w:t>
            </w:r>
            <w:r w:rsidR="00B33657">
              <w:rPr>
                <w:rFonts w:cs="Calibri"/>
              </w:rPr>
              <w:t>Monosomy 7 is also described in cases of leukaemic transformation</w:t>
            </w:r>
            <w:r w:rsidR="00B33657">
              <w:rPr>
                <w:rFonts w:cs="Calibri"/>
              </w:rPr>
              <w:fldChar w:fldCharType="begin"/>
            </w:r>
            <w:r w:rsidR="00E27CC0">
              <w:rPr>
                <w:rFonts w:cs="Calibri"/>
              </w:rPr>
              <w:instrText xml:space="preserve"> ADDIN EN.CITE &lt;EndNote&gt;&lt;Cite&gt;&lt;Author&gt;Skokowa&lt;/Author&gt;&lt;Year&gt;2014&lt;/Year&gt;&lt;RecNum&gt;2757&lt;/RecNum&gt;&lt;DisplayText&gt;&lt;style face="superscript"&gt;9&lt;/style&gt;&lt;/DisplayText&gt;&lt;record&gt;&lt;rec-number&gt;2757&lt;/rec-number&gt;&lt;foreign-keys&gt;&lt;key app="EN" db-id="5wep2s5sfw2et6evrtzp092brtz2s0d20svw" timestamp="1613003145" guid="86016c38-c7fa-4a84-9b0a-087bbf1d4137"&gt;2757&lt;/key&gt;&lt;/foreign-keys&gt;&lt;ref-type name="Journal Article"&gt;17&lt;/ref-type&gt;&lt;contributors&gt;&lt;authors&gt;&lt;author&gt;Skokowa, Julia&lt;/author&gt;&lt;author&gt;Steinemann, Doris&lt;/author&gt;&lt;author&gt;Katsman-Kuipers, Jenny E.&lt;/author&gt;&lt;author&gt;Zeidler, Cornelia&lt;/author&gt;&lt;author&gt;Klimenkova, Olga&lt;/author&gt;&lt;author&gt;Klimiankou, Maksim&lt;/author&gt;&lt;author&gt;Ünalan, Murat&lt;/author&gt;&lt;author&gt;Kandabarau, Siarhei&lt;/author&gt;&lt;author&gt;Makaryan, Vahagn&lt;/author&gt;&lt;author&gt;Beekman, Renee&lt;/author&gt;&lt;author&gt;Behrens, Kira&lt;/author&gt;&lt;author&gt;Stocking, Carol&lt;/author&gt;&lt;author&gt;Obenauer, Julia&lt;/author&gt;&lt;author&gt;Schnittger, Susanne&lt;/author&gt;&lt;author&gt;Kohlmann, Alexander&lt;/author&gt;&lt;author&gt;Valkhof, Marijke G.&lt;/author&gt;&lt;author&gt;Hoogenboezem, Remco&lt;/author&gt;&lt;author&gt;Göhring, Gudrun&lt;/author&gt;&lt;author&gt;Reinhardt, Dirk&lt;/author&gt;&lt;author&gt;Schlegelberger, Brigitte&lt;/author&gt;&lt;author&gt;Stanulla, Martin&lt;/author&gt;&lt;author&gt;Vandenberghe, Peter&lt;/author&gt;&lt;author&gt;Donadieu, Jean&lt;/author&gt;&lt;author&gt;Zwaan, C. Michel&lt;/author&gt;&lt;author&gt;Touw, Ivo P.&lt;/author&gt;&lt;author&gt;van den Heuvel-Eibrink, Marry M.&lt;/author&gt;&lt;author&gt;Dale, David C.&lt;/author&gt;&lt;author&gt;Welte, Karl&lt;/author&gt;&lt;/authors&gt;&lt;/contributors&gt;&lt;titles&gt;&lt;title&gt;Cooperativity of RUNX1 and CSF3R mutations in severe congenital neutropenia: a unique pathway in myeloid leukemogenesis&lt;/title&gt;&lt;secondary-title&gt;Blood&lt;/secondary-title&gt;&lt;/titles&gt;&lt;periodical&gt;&lt;full-title&gt;Blood&lt;/full-title&gt;&lt;/periodical&gt;&lt;pages&gt;2229-2237&lt;/pages&gt;&lt;volume&gt;123&lt;/volume&gt;&lt;number&gt;14&lt;/number&gt;&lt;dates&gt;&lt;year&gt;2014&lt;/year&gt;&lt;/dates&gt;&lt;isbn&gt;0006-4971&lt;/isbn&gt;&lt;urls&gt;&lt;related-urls&gt;&lt;url&gt;https://doi.org/10.1182/blood-2013-11-538025&lt;/url&gt;&lt;/related-urls&gt;&lt;/urls&gt;&lt;electronic-resource-num&gt;10.1182/blood-2013-11-538025&lt;/electronic-resource-num&gt;&lt;access-date&gt;9/24/2020&lt;/access-date&gt;&lt;/record&gt;&lt;/Cite&gt;&lt;/EndNote&gt;</w:instrText>
            </w:r>
            <w:r w:rsidR="00B33657">
              <w:rPr>
                <w:rFonts w:cs="Calibri"/>
              </w:rPr>
              <w:fldChar w:fldCharType="separate"/>
            </w:r>
            <w:r w:rsidR="00E27CC0" w:rsidRPr="00E27CC0">
              <w:rPr>
                <w:rFonts w:cs="Calibri"/>
                <w:vertAlign w:val="superscript"/>
              </w:rPr>
              <w:t>9</w:t>
            </w:r>
            <w:r w:rsidR="00B33657">
              <w:rPr>
                <w:rFonts w:cs="Calibri"/>
              </w:rPr>
              <w:fldChar w:fldCharType="end"/>
            </w:r>
            <w:r w:rsidR="00B33657">
              <w:rPr>
                <w:rFonts w:cs="Calibri"/>
              </w:rPr>
              <w:t>.</w:t>
            </w:r>
          </w:p>
          <w:p w14:paraId="32BAD8B5" w14:textId="5F3C6E26" w:rsidR="00E45908" w:rsidRPr="005A135C" w:rsidRDefault="007311C3" w:rsidP="00427567">
            <w:pPr>
              <w:pStyle w:val="CLIN3BULLETPOINTS"/>
            </w:pPr>
            <w:r w:rsidRPr="007311C3">
              <w:t>Shwachman-Diamond syndrome (SDS)</w:t>
            </w:r>
            <w:r w:rsidR="00203278">
              <w:t xml:space="preserve"> is significantly enriched for </w:t>
            </w:r>
            <w:r w:rsidR="0030176D">
              <w:t xml:space="preserve">somatic </w:t>
            </w:r>
            <w:r w:rsidR="00203278">
              <w:t>mutation</w:t>
            </w:r>
            <w:r w:rsidR="0030176D">
              <w:t>s</w:t>
            </w:r>
            <w:r w:rsidR="00203278">
              <w:t xml:space="preserve"> in </w:t>
            </w:r>
            <w:r w:rsidR="00203278" w:rsidRPr="00630440">
              <w:rPr>
                <w:i/>
              </w:rPr>
              <w:t>TP53</w:t>
            </w:r>
            <w:r w:rsidR="00E27CC0">
              <w:rPr>
                <w:i/>
              </w:rPr>
              <w:t xml:space="preserve"> </w:t>
            </w:r>
            <w:r w:rsidR="00630440">
              <w:t xml:space="preserve">whereas typical </w:t>
            </w:r>
            <w:r w:rsidR="00E27CC0">
              <w:t>CH</w:t>
            </w:r>
            <w:r w:rsidR="0011277B">
              <w:t xml:space="preserve"> </w:t>
            </w:r>
            <w:r w:rsidR="00630440" w:rsidRPr="00630440">
              <w:t>mutations</w:t>
            </w:r>
            <w:r w:rsidR="00630440">
              <w:t xml:space="preserve"> such as </w:t>
            </w:r>
            <w:r w:rsidR="00630440" w:rsidRPr="00090561">
              <w:rPr>
                <w:i/>
              </w:rPr>
              <w:t>DNMT3A</w:t>
            </w:r>
            <w:r w:rsidR="00630440">
              <w:t xml:space="preserve">, </w:t>
            </w:r>
            <w:r w:rsidR="00630440" w:rsidRPr="00090561">
              <w:rPr>
                <w:i/>
              </w:rPr>
              <w:t>TET2</w:t>
            </w:r>
            <w:r w:rsidR="00630440" w:rsidRPr="00630440">
              <w:t xml:space="preserve"> </w:t>
            </w:r>
            <w:r w:rsidR="00630440">
              <w:t xml:space="preserve">and </w:t>
            </w:r>
            <w:r w:rsidR="00630440" w:rsidRPr="00090561">
              <w:rPr>
                <w:i/>
              </w:rPr>
              <w:t>ASXL1</w:t>
            </w:r>
            <w:r w:rsidR="00630440" w:rsidRPr="00630440">
              <w:t xml:space="preserve">, </w:t>
            </w:r>
            <w:r w:rsidR="00630440">
              <w:t xml:space="preserve">are </w:t>
            </w:r>
            <w:r w:rsidR="00630440" w:rsidRPr="00630440">
              <w:t>rare</w:t>
            </w:r>
            <w:r w:rsidR="0030176D">
              <w:fldChar w:fldCharType="begin">
                <w:fldData xml:space="preserve">PEVuZE5vdGU+PENpdGU+PEF1dGhvcj5MaW5kc2xleTwvQXV0aG9yPjxZZWFyPjIwMTc8L1llYXI+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</w:fldData>
              </w:fldChar>
            </w:r>
            <w:r w:rsidR="00E27CC0">
              <w:instrText xml:space="preserve"> ADDIN EN.CITE </w:instrText>
            </w:r>
            <w:r w:rsidR="00E27CC0">
              <w:fldChar w:fldCharType="begin">
                <w:fldData xml:space="preserve">PEVuZE5vdGU+PENpdGU+PEF1dGhvcj5MaW5kc2xleTwvQXV0aG9yPjxZZWFyPjIwMTc8L1llYXI+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</w:fldData>
              </w:fldChar>
            </w:r>
            <w:r w:rsidR="00E27CC0">
              <w:instrText xml:space="preserve"> ADDIN EN.CITE.DATA </w:instrText>
            </w:r>
            <w:r w:rsidR="00E27CC0">
              <w:fldChar w:fldCharType="end"/>
            </w:r>
            <w:r w:rsidR="0030176D">
              <w:fldChar w:fldCharType="separate"/>
            </w:r>
            <w:r w:rsidR="00E27CC0" w:rsidRPr="00E27CC0">
              <w:rPr>
                <w:vertAlign w:val="superscript"/>
              </w:rPr>
              <w:t>10,11</w:t>
            </w:r>
            <w:r w:rsidR="0030176D">
              <w:fldChar w:fldCharType="end"/>
            </w:r>
            <w:r w:rsidR="00203278">
              <w:t xml:space="preserve">. </w:t>
            </w:r>
            <w:r w:rsidR="00427567">
              <w:t>P</w:t>
            </w:r>
            <w:r w:rsidR="00427567" w:rsidRPr="00427567">
              <w:rPr>
                <w:rFonts w:cs="Calibri"/>
              </w:rPr>
              <w:t xml:space="preserve">rogression of </w:t>
            </w:r>
            <w:r w:rsidR="00427567" w:rsidRPr="00427567">
              <w:rPr>
                <w:rFonts w:cs="Calibri"/>
                <w:i/>
              </w:rPr>
              <w:t>TP53</w:t>
            </w:r>
            <w:r w:rsidR="00427567" w:rsidRPr="00427567">
              <w:rPr>
                <w:rFonts w:cs="Calibri"/>
              </w:rPr>
              <w:t>-mutated clones</w:t>
            </w:r>
            <w:r w:rsidR="00427567">
              <w:rPr>
                <w:rFonts w:cs="Calibri"/>
              </w:rPr>
              <w:t xml:space="preserve"> towards leukaemia</w:t>
            </w:r>
            <w:r w:rsidR="00427567" w:rsidRPr="00427567">
              <w:rPr>
                <w:rFonts w:cs="Calibri"/>
              </w:rPr>
              <w:t xml:space="preserve"> is driven by development of biallelic alterations of the </w:t>
            </w:r>
            <w:r w:rsidR="00427567" w:rsidRPr="00427567">
              <w:rPr>
                <w:rFonts w:cs="Calibri"/>
                <w:i/>
              </w:rPr>
              <w:t>TP53</w:t>
            </w:r>
            <w:r w:rsidR="00427567" w:rsidRPr="00427567">
              <w:rPr>
                <w:rFonts w:cs="Calibri"/>
              </w:rPr>
              <w:t xml:space="preserve"> locus via deletion, CN-LOH, or point mutation</w:t>
            </w:r>
            <w:r>
              <w:fldChar w:fldCharType="begin">
                <w:fldData xml:space="preserve">PEVuZE5vdGU+PENpdGU+PEF1dGhvcj5YaWE8L0F1dGhvcj48WWVhcj4yMDE4PC9ZZWFyPjxSZWNO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</w:fldData>
              </w:fldChar>
            </w:r>
            <w:r w:rsidR="00E27CC0">
              <w:instrText xml:space="preserve"> ADDIN EN.CITE </w:instrText>
            </w:r>
            <w:r w:rsidR="00E27CC0">
              <w:fldChar w:fldCharType="begin">
                <w:fldData xml:space="preserve">PEVuZE5vdGU+PENpdGU+PEF1dGhvcj5YaWE8L0F1dGhvcj48WWVhcj4yMDE4PC9ZZWFyPjxSZWNO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</w:fldData>
              </w:fldChar>
            </w:r>
            <w:r w:rsidR="00E27CC0">
              <w:instrText xml:space="preserve"> ADDIN EN.CITE.DATA </w:instrText>
            </w:r>
            <w:r w:rsidR="00E27CC0">
              <w:fldChar w:fldCharType="end"/>
            </w:r>
            <w:r>
              <w:fldChar w:fldCharType="separate"/>
            </w:r>
            <w:r w:rsidR="00E27CC0" w:rsidRPr="00E27CC0">
              <w:rPr>
                <w:vertAlign w:val="superscript"/>
              </w:rPr>
              <w:t>8,11</w:t>
            </w:r>
            <w:r>
              <w:fldChar w:fldCharType="end"/>
            </w:r>
            <w:r>
              <w:t>.</w:t>
            </w:r>
          </w:p>
          <w:p w14:paraId="4518666E" w14:textId="766B2A04" w:rsidR="006D50A0" w:rsidRDefault="006D50A0" w:rsidP="006D50A0">
            <w:pPr>
              <w:pStyle w:val="CLIN3BULLETPOINTS"/>
            </w:pPr>
            <w:r>
              <w:t xml:space="preserve">Progression to AML in patients with a germline </w:t>
            </w:r>
            <w:r w:rsidRPr="006D50A0">
              <w:rPr>
                <w:i/>
              </w:rPr>
              <w:t>CEBPA</w:t>
            </w:r>
            <w:r>
              <w:t xml:space="preserve"> </w:t>
            </w:r>
            <w:r w:rsidR="003120DD">
              <w:t>mutation is typically</w:t>
            </w:r>
            <w:r>
              <w:t xml:space="preserve"> associated with an acquired </w:t>
            </w:r>
            <w:r w:rsidRPr="00C24ACE">
              <w:rPr>
                <w:i/>
              </w:rPr>
              <w:t xml:space="preserve">CEBPA </w:t>
            </w:r>
            <w:r>
              <w:t xml:space="preserve">mutation in the remaining wildtype </w:t>
            </w:r>
            <w:r w:rsidRPr="00874536">
              <w:rPr>
                <w:i/>
              </w:rPr>
              <w:t xml:space="preserve">CEBPA </w:t>
            </w:r>
            <w:r>
              <w:t>allele</w:t>
            </w:r>
            <w:r w:rsidR="00C24ACE">
              <w:fldChar w:fldCharType="begin">
                <w:fldData xml:space="preserve">PEVuZE5vdGU+PENpdGU+PEF1dGhvcj5QYWJzdDwvQXV0aG9yPjxZZWFyPjIwMDg8L1llYXI+PFJl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NTA4OC05MzwvcGFnZXM+PHZvbHVtZT4yNjwvdm9sdW1lPjxudW1iZXI+MzE8L251bWJl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</w:fldData>
              </w:fldChar>
            </w:r>
            <w:r w:rsidR="00E27CC0">
              <w:instrText xml:space="preserve"> ADDIN EN.CITE </w:instrText>
            </w:r>
            <w:r w:rsidR="00E27CC0">
              <w:fldChar w:fldCharType="begin">
                <w:fldData xml:space="preserve">PEVuZE5vdGU+PENpdGU+PEF1dGhvcj5QYWJzdDwvQXV0aG9yPjxZZWFyPjIwMDg8L1llYXI+PFJl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NTA4OC05MzwvcGFnZXM+PHZvbHVtZT4yNjwvdm9sdW1lPjxudW1iZXI+MzE8L251bWJl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</w:fldData>
              </w:fldChar>
            </w:r>
            <w:r w:rsidR="00E27CC0">
              <w:instrText xml:space="preserve"> ADDIN EN.CITE.DATA </w:instrText>
            </w:r>
            <w:r w:rsidR="00E27CC0">
              <w:fldChar w:fldCharType="end"/>
            </w:r>
            <w:r w:rsidR="00C24ACE">
              <w:fldChar w:fldCharType="separate"/>
            </w:r>
            <w:r w:rsidR="00E27CC0" w:rsidRPr="00E27CC0">
              <w:rPr>
                <w:vertAlign w:val="superscript"/>
              </w:rPr>
              <w:t>12,13</w:t>
            </w:r>
            <w:r w:rsidR="00C24ACE">
              <w:fldChar w:fldCharType="end"/>
            </w:r>
            <w:r>
              <w:t xml:space="preserve">. </w:t>
            </w:r>
            <w:r w:rsidR="00C24ACE">
              <w:t xml:space="preserve">Disease recurrence after chemotherapy may be associated with a different spectrum of mutations, including </w:t>
            </w:r>
            <w:r w:rsidR="00874536">
              <w:t xml:space="preserve">acquisition of a </w:t>
            </w:r>
            <w:r w:rsidR="00C24ACE">
              <w:t xml:space="preserve">new somatic </w:t>
            </w:r>
            <w:r w:rsidR="00C24ACE" w:rsidRPr="00874536">
              <w:rPr>
                <w:i/>
              </w:rPr>
              <w:t>CEBPA</w:t>
            </w:r>
            <w:r w:rsidR="00874536">
              <w:t xml:space="preserve"> mutation not present at diagnosis</w:t>
            </w:r>
            <w:r w:rsidR="00874536">
              <w:fldChar w:fldCharType="begin">
                <w:fldData xml:space="preserve">PEVuZE5vdGU+PENpdGU+PEF1dGhvcj5UYXdhbmE8L0F1dGhvcj48WWVhcj4yMDE1PC9ZZWFyPjxS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</w:fldData>
              </w:fldChar>
            </w:r>
            <w:r w:rsidR="00E27CC0">
              <w:instrText xml:space="preserve"> ADDIN EN.CITE </w:instrText>
            </w:r>
            <w:r w:rsidR="00E27CC0">
              <w:fldChar w:fldCharType="begin">
                <w:fldData xml:space="preserve">PEVuZE5vdGU+PENpdGU+PEF1dGhvcj5UYXdhbmE8L0F1dGhvcj48WWVhcj4yMDE1PC9ZZWFyPjxS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</w:fldData>
              </w:fldChar>
            </w:r>
            <w:r w:rsidR="00E27CC0">
              <w:instrText xml:space="preserve"> ADDIN EN.CITE.DATA </w:instrText>
            </w:r>
            <w:r w:rsidR="00E27CC0">
              <w:fldChar w:fldCharType="end"/>
            </w:r>
            <w:r w:rsidR="00874536">
              <w:fldChar w:fldCharType="separate"/>
            </w:r>
            <w:r w:rsidR="00E27CC0" w:rsidRPr="00E27CC0">
              <w:rPr>
                <w:vertAlign w:val="superscript"/>
              </w:rPr>
              <w:t>13</w:t>
            </w:r>
            <w:r w:rsidR="00874536">
              <w:fldChar w:fldCharType="end"/>
            </w:r>
            <w:r w:rsidR="00C24ACE">
              <w:t>.</w:t>
            </w:r>
          </w:p>
          <w:p w14:paraId="541E5929" w14:textId="32751C6D" w:rsidR="00874536" w:rsidRDefault="00E27CC0" w:rsidP="00F17169">
            <w:pPr>
              <w:pStyle w:val="CLIN3BULLETPOINTS"/>
            </w:pPr>
            <w:r>
              <w:t>CH</w:t>
            </w:r>
            <w:r w:rsidR="005D0E6B">
              <w:t xml:space="preserve"> is highly prevalent in asymptomatic </w:t>
            </w:r>
            <w:r w:rsidR="005D0E6B">
              <w:rPr>
                <w:i/>
              </w:rPr>
              <w:t xml:space="preserve">RUNX1 </w:t>
            </w:r>
            <w:r w:rsidR="005D0E6B">
              <w:t>carriers</w:t>
            </w:r>
            <w:r w:rsidR="00CF3C97">
              <w:fldChar w:fldCharType="begin">
                <w:fldData xml:space="preserve">PEVuZE5vdGU+PENpdGU+PEF1dGhvcj5EaUZpbGlwcG88L0F1dGhvcj48WWVhcj4yMDIwPC9ZZWFy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aUZpbGlwcG88L0F1dGhvcj48WWVhcj4yMDIwPC9ZZWFy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="00CF3C97">
              <w:fldChar w:fldCharType="separate"/>
            </w:r>
            <w:r w:rsidRPr="00E27CC0">
              <w:rPr>
                <w:vertAlign w:val="superscript"/>
              </w:rPr>
              <w:t>14-16</w:t>
            </w:r>
            <w:r w:rsidR="00CF3C97">
              <w:fldChar w:fldCharType="end"/>
            </w:r>
            <w:r w:rsidR="005D0E6B">
              <w:t xml:space="preserve">. </w:t>
            </w:r>
            <w:r w:rsidR="00874536">
              <w:t xml:space="preserve">Progression to </w:t>
            </w:r>
            <w:r w:rsidR="00F17169">
              <w:t>haematological malignancy</w:t>
            </w:r>
            <w:r w:rsidR="00874536">
              <w:t xml:space="preserve"> in patients with a germline </w:t>
            </w:r>
            <w:r w:rsidR="008F12A2" w:rsidRPr="00F17169">
              <w:rPr>
                <w:i/>
              </w:rPr>
              <w:t>RUNX1</w:t>
            </w:r>
            <w:r w:rsidR="00874536">
              <w:t xml:space="preserve"> mutation has been associated with acquistion of a somatic </w:t>
            </w:r>
            <w:r w:rsidR="00874536" w:rsidRPr="003120DD">
              <w:rPr>
                <w:i/>
              </w:rPr>
              <w:t>RUNX1</w:t>
            </w:r>
            <w:r w:rsidR="00874536">
              <w:t xml:space="preserve"> mutation</w:t>
            </w:r>
            <w:r w:rsidR="003120DD">
              <w:t xml:space="preserve"> in some patients</w:t>
            </w:r>
            <w:r w:rsidR="003120DD">
              <w:fldChar w:fldCharType="begin">
                <w:fldData xml:space="preserve">PEVuZE5vdGU+PENpdGU+PEF1dGhvcj5QcmV1ZGhvbW1lPC9BdXRob3I+PFllYXI+MjAwOTwvWWVh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cmV1ZGhvbW1lPC9BdXRob3I+PFllYXI+MjAwOTwvWWVh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="003120DD">
              <w:fldChar w:fldCharType="separate"/>
            </w:r>
            <w:r w:rsidRPr="00E27CC0">
              <w:rPr>
                <w:vertAlign w:val="superscript"/>
              </w:rPr>
              <w:t>17,18</w:t>
            </w:r>
            <w:r w:rsidR="003120DD">
              <w:fldChar w:fldCharType="end"/>
            </w:r>
            <w:r w:rsidR="00874536">
              <w:t xml:space="preserve">. </w:t>
            </w:r>
            <w:r w:rsidR="00F17169">
              <w:t>Other</w:t>
            </w:r>
            <w:r w:rsidR="00874536">
              <w:t xml:space="preserve"> mutations </w:t>
            </w:r>
            <w:r w:rsidR="00562A5B">
              <w:t xml:space="preserve">also </w:t>
            </w:r>
            <w:r w:rsidR="00874536">
              <w:t>seen in</w:t>
            </w:r>
            <w:r w:rsidR="00F17169">
              <w:t xml:space="preserve"> sporadic myeloid </w:t>
            </w:r>
            <w:r w:rsidR="00562A5B">
              <w:t xml:space="preserve">neoplasms </w:t>
            </w:r>
            <w:r w:rsidR="00F17169">
              <w:t xml:space="preserve">(e.g </w:t>
            </w:r>
            <w:r w:rsidR="00F17169">
              <w:rPr>
                <w:i/>
              </w:rPr>
              <w:t>TET2, EZH2, SRSF2</w:t>
            </w:r>
            <w:r w:rsidR="003120DD">
              <w:rPr>
                <w:i/>
              </w:rPr>
              <w:t>,</w:t>
            </w:r>
            <w:r w:rsidR="00F17169">
              <w:rPr>
                <w:i/>
              </w:rPr>
              <w:t xml:space="preserve"> SF3B1</w:t>
            </w:r>
            <w:r w:rsidR="003120DD">
              <w:rPr>
                <w:i/>
              </w:rPr>
              <w:t>, NRAS</w:t>
            </w:r>
            <w:r w:rsidR="00F17169">
              <w:rPr>
                <w:i/>
              </w:rPr>
              <w:t xml:space="preserve">) </w:t>
            </w:r>
            <w:r w:rsidR="00F17169">
              <w:t xml:space="preserve">have </w:t>
            </w:r>
            <w:r w:rsidR="00874536">
              <w:t>been observed</w:t>
            </w:r>
            <w:r w:rsidR="00562A5B">
              <w:t xml:space="preserve"> both</w:t>
            </w:r>
            <w:r w:rsidR="00F17169">
              <w:t xml:space="preserve"> prior to</w:t>
            </w:r>
            <w:r w:rsidR="00562A5B">
              <w:t xml:space="preserve"> and at diagnosis of </w:t>
            </w:r>
            <w:r w:rsidR="00F17169">
              <w:t>a myeloid neoplasm</w:t>
            </w:r>
            <w:r w:rsidR="00F17169">
              <w:fldChar w:fldCharType="begin">
                <w:fldData xml:space="preserve">PEVuZE5vdGU+PENpdGU+PEF1dGhvcj5EaUZpbGlwcG88L0F1dGhvcj48WWVhcj4yMDIwPC9ZZWFy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aUZpbGlwcG88L0F1dGhvcj48WWVhcj4yMDIwPC9ZZWFy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="00F17169">
              <w:fldChar w:fldCharType="separate"/>
            </w:r>
            <w:r w:rsidRPr="00E27CC0">
              <w:rPr>
                <w:vertAlign w:val="superscript"/>
              </w:rPr>
              <w:t>14,15</w:t>
            </w:r>
            <w:r w:rsidR="00F17169">
              <w:fldChar w:fldCharType="end"/>
            </w:r>
            <w:r w:rsidR="00F17169">
              <w:t>.</w:t>
            </w:r>
          </w:p>
          <w:p w14:paraId="2B4F5383" w14:textId="7C93933D" w:rsidR="008F12A2" w:rsidRPr="00BC53C3" w:rsidRDefault="00BC53C3" w:rsidP="007311C3">
            <w:pPr>
              <w:pStyle w:val="CLIN3BULLETPOINTS"/>
            </w:pPr>
            <w:r w:rsidRPr="005851BD">
              <w:rPr>
                <w:rFonts w:cs="Calibri"/>
              </w:rPr>
              <w:t xml:space="preserve">The most frequent somatic mutation that occurs with a germline </w:t>
            </w:r>
            <w:r>
              <w:rPr>
                <w:rFonts w:cs="Calibri"/>
              </w:rPr>
              <w:t xml:space="preserve">pathogenic/likely pathogenic </w:t>
            </w:r>
            <w:r w:rsidRPr="005851BD">
              <w:rPr>
                <w:rFonts w:cs="Calibri"/>
                <w:i/>
              </w:rPr>
              <w:t>DDX41</w:t>
            </w:r>
            <w:r w:rsidRPr="005851BD">
              <w:rPr>
                <w:rFonts w:cs="Calibri"/>
              </w:rPr>
              <w:t xml:space="preserve"> mutation is a second </w:t>
            </w:r>
            <w:r w:rsidRPr="005851BD">
              <w:rPr>
                <w:rFonts w:cs="Calibri"/>
                <w:i/>
              </w:rPr>
              <w:t>DDX41</w:t>
            </w:r>
            <w:r w:rsidRPr="005851BD">
              <w:rPr>
                <w:rFonts w:cs="Calibri"/>
              </w:rPr>
              <w:t xml:space="preserve"> mutation (</w:t>
            </w:r>
            <w:r w:rsidR="00084019">
              <w:rPr>
                <w:rFonts w:cs="Calibri"/>
              </w:rPr>
              <w:t>~</w:t>
            </w:r>
            <w:r w:rsidRPr="005851BD">
              <w:rPr>
                <w:rFonts w:cs="Calibri"/>
              </w:rPr>
              <w:t xml:space="preserve">80% of cases with </w:t>
            </w:r>
            <w:r>
              <w:rPr>
                <w:rFonts w:cs="Calibri"/>
              </w:rPr>
              <w:t>a myeloid neoplasm</w:t>
            </w:r>
            <w:r w:rsidRPr="005851BD">
              <w:rPr>
                <w:rFonts w:cs="Calibri"/>
              </w:rPr>
              <w:t>)</w:t>
            </w:r>
            <w:r w:rsidRPr="005851BD">
              <w:rPr>
                <w:rFonts w:cs="Calibri"/>
              </w:rPr>
              <w:fldChar w:fldCharType="begin">
                <w:fldData xml:space="preserve">PEVuZE5vdGU+PENpdGU+PEF1dGhvcj5CYW5ub248L0F1dGhvcj48WWVhcj4yMDIxPC9ZZWFyPjxS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</w:fldData>
              </w:fldChar>
            </w:r>
            <w:r w:rsidR="00E27CC0">
              <w:rPr>
                <w:rFonts w:cs="Calibri"/>
              </w:rPr>
              <w:instrText xml:space="preserve"> ADDIN EN.CITE </w:instrText>
            </w:r>
            <w:r w:rsidR="00E27CC0">
              <w:rPr>
                <w:rFonts w:cs="Calibri"/>
              </w:rPr>
              <w:fldChar w:fldCharType="begin">
                <w:fldData xml:space="preserve">PEVuZE5vdGU+PENpdGU+PEF1dGhvcj5CYW5ub248L0F1dGhvcj48WWVhcj4yMDIxPC9ZZWFyPjxS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</w:fldData>
              </w:fldChar>
            </w:r>
            <w:r w:rsidR="00E27CC0">
              <w:rPr>
                <w:rFonts w:cs="Calibri"/>
              </w:rPr>
              <w:instrText xml:space="preserve"> ADDIN EN.CITE.DATA </w:instrText>
            </w:r>
            <w:r w:rsidR="00E27CC0">
              <w:rPr>
                <w:rFonts w:cs="Calibri"/>
              </w:rPr>
            </w:r>
            <w:r w:rsidR="00E27CC0">
              <w:rPr>
                <w:rFonts w:cs="Calibri"/>
              </w:rPr>
              <w:fldChar w:fldCharType="end"/>
            </w:r>
            <w:r w:rsidRPr="005851BD">
              <w:rPr>
                <w:rFonts w:cs="Calibri"/>
              </w:rPr>
            </w:r>
            <w:r w:rsidRPr="005851BD">
              <w:rPr>
                <w:rFonts w:cs="Calibri"/>
              </w:rPr>
              <w:fldChar w:fldCharType="separate"/>
            </w:r>
            <w:r w:rsidR="00E27CC0" w:rsidRPr="00E27CC0">
              <w:rPr>
                <w:rFonts w:cs="Calibri"/>
                <w:vertAlign w:val="superscript"/>
              </w:rPr>
              <w:t>19,20</w:t>
            </w:r>
            <w:r w:rsidRPr="005851BD">
              <w:rPr>
                <w:rFonts w:cs="Calibri"/>
              </w:rPr>
              <w:fldChar w:fldCharType="end"/>
            </w:r>
            <w:r w:rsidRPr="005851BD">
              <w:rPr>
                <w:rFonts w:cs="Calibri"/>
              </w:rPr>
              <w:t xml:space="preserve">. The Arg525His is the most commonly observed somatic </w:t>
            </w:r>
            <w:r w:rsidRPr="005851BD">
              <w:rPr>
                <w:rFonts w:cs="Calibri"/>
                <w:i/>
              </w:rPr>
              <w:t xml:space="preserve">DDX41 </w:t>
            </w:r>
            <w:r w:rsidRPr="005851BD">
              <w:rPr>
                <w:rFonts w:cs="Calibri"/>
              </w:rPr>
              <w:t>mutation, usually seen at low variant allele frequency (&lt;30%)</w:t>
            </w:r>
            <w:r w:rsidRPr="005851BD">
              <w:rPr>
                <w:rFonts w:cs="Calibri"/>
              </w:rPr>
              <w:fldChar w:fldCharType="begin">
                <w:fldData xml:space="preserve">PEVuZE5vdGU+PENpdGU+PEF1dGhvcj5RdWVzYWRhPC9BdXRob3I+PFllYXI+MjAxOTwvWWVhcj48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</w:fldData>
              </w:fldChar>
            </w:r>
            <w:r w:rsidR="00E27CC0">
              <w:rPr>
                <w:rFonts w:cs="Calibri"/>
              </w:rPr>
              <w:instrText xml:space="preserve"> ADDIN EN.CITE </w:instrText>
            </w:r>
            <w:r w:rsidR="00E27CC0">
              <w:rPr>
                <w:rFonts w:cs="Calibri"/>
              </w:rPr>
              <w:fldChar w:fldCharType="begin">
                <w:fldData xml:space="preserve">PEVuZE5vdGU+PENpdGU+PEF1dGhvcj5RdWVzYWRhPC9BdXRob3I+PFllYXI+MjAxOTwvWWVhcj48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</w:fldData>
              </w:fldChar>
            </w:r>
            <w:r w:rsidR="00E27CC0">
              <w:rPr>
                <w:rFonts w:cs="Calibri"/>
              </w:rPr>
              <w:instrText xml:space="preserve"> ADDIN EN.CITE.DATA </w:instrText>
            </w:r>
            <w:r w:rsidR="00E27CC0">
              <w:rPr>
                <w:rFonts w:cs="Calibri"/>
              </w:rPr>
            </w:r>
            <w:r w:rsidR="00E27CC0">
              <w:rPr>
                <w:rFonts w:cs="Calibri"/>
              </w:rPr>
              <w:fldChar w:fldCharType="end"/>
            </w:r>
            <w:r w:rsidRPr="005851BD">
              <w:rPr>
                <w:rFonts w:cs="Calibri"/>
              </w:rPr>
            </w:r>
            <w:r w:rsidRPr="005851BD">
              <w:rPr>
                <w:rFonts w:cs="Calibri"/>
              </w:rPr>
              <w:fldChar w:fldCharType="separate"/>
            </w:r>
            <w:r w:rsidR="00E27CC0" w:rsidRPr="00E27CC0">
              <w:rPr>
                <w:rFonts w:cs="Calibri"/>
                <w:vertAlign w:val="superscript"/>
              </w:rPr>
              <w:t>19-21</w:t>
            </w:r>
            <w:r w:rsidRPr="005851BD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1D43855C" w14:textId="1990BA15" w:rsidR="00BC53C3" w:rsidRDefault="00BC53C3" w:rsidP="00BC53C3">
            <w:pPr>
              <w:pStyle w:val="CLIN3BULLETPOINTS"/>
              <w:rPr>
                <w:rFonts w:cs="Calibri"/>
              </w:rPr>
            </w:pPr>
            <w:r w:rsidRPr="005851BD">
              <w:rPr>
                <w:rFonts w:cs="Calibri"/>
              </w:rPr>
              <w:t>Many additional somatic mutations commonly found in sporadic myeloid neoplasms have also been observed in myeloid neoplasms with germline</w:t>
            </w:r>
            <w:r>
              <w:rPr>
                <w:rFonts w:cs="Calibri"/>
              </w:rPr>
              <w:t xml:space="preserve"> pathogenic/likely pathogenic</w:t>
            </w:r>
            <w:r w:rsidRPr="005851BD">
              <w:rPr>
                <w:rFonts w:cs="Calibri"/>
                <w:i/>
              </w:rPr>
              <w:t xml:space="preserve"> DDX41</w:t>
            </w:r>
            <w:r w:rsidRPr="005851BD">
              <w:rPr>
                <w:rFonts w:cs="Calibri"/>
              </w:rPr>
              <w:t xml:space="preserve"> mutation</w:t>
            </w:r>
            <w:r>
              <w:rPr>
                <w:rFonts w:cs="Calibri"/>
              </w:rPr>
              <w:t>s</w:t>
            </w:r>
            <w:r w:rsidRPr="005851BD">
              <w:rPr>
                <w:rFonts w:cs="Calibri"/>
              </w:rPr>
              <w:t xml:space="preserve"> including, but not limited to </w:t>
            </w:r>
            <w:r w:rsidRPr="005851BD">
              <w:rPr>
                <w:rFonts w:cs="Calibri"/>
                <w:i/>
                <w:iCs/>
              </w:rPr>
              <w:t>ASXL1</w:t>
            </w:r>
            <w:r w:rsidRPr="005851BD">
              <w:rPr>
                <w:rFonts w:cs="Calibri"/>
              </w:rPr>
              <w:t xml:space="preserve">, </w:t>
            </w:r>
            <w:r w:rsidRPr="005851BD">
              <w:rPr>
                <w:rFonts w:cs="Calibri"/>
                <w:i/>
              </w:rPr>
              <w:t>DNMT3A</w:t>
            </w:r>
            <w:r w:rsidRPr="005851BD">
              <w:rPr>
                <w:rFonts w:cs="Calibri"/>
              </w:rPr>
              <w:t xml:space="preserve">, </w:t>
            </w:r>
            <w:r w:rsidRPr="005851BD">
              <w:rPr>
                <w:rFonts w:cs="Calibri"/>
                <w:i/>
              </w:rPr>
              <w:t>TET2</w:t>
            </w:r>
            <w:r w:rsidRPr="005851BD">
              <w:rPr>
                <w:rFonts w:cs="Calibri"/>
              </w:rPr>
              <w:t>,</w:t>
            </w:r>
            <w:r w:rsidRPr="005851BD">
              <w:rPr>
                <w:rFonts w:cs="Calibri"/>
                <w:i/>
              </w:rPr>
              <w:t xml:space="preserve"> EZH2</w:t>
            </w:r>
            <w:r w:rsidRPr="005851BD">
              <w:rPr>
                <w:rFonts w:cs="Calibri"/>
              </w:rPr>
              <w:t>,</w:t>
            </w:r>
            <w:r w:rsidRPr="005851BD">
              <w:rPr>
                <w:rFonts w:cs="Calibri"/>
                <w:i/>
              </w:rPr>
              <w:t xml:space="preserve"> </w:t>
            </w:r>
            <w:r w:rsidRPr="005851BD">
              <w:rPr>
                <w:rFonts w:cs="Calibri"/>
                <w:i/>
                <w:iCs/>
              </w:rPr>
              <w:t>TP53</w:t>
            </w:r>
            <w:r w:rsidRPr="005851BD">
              <w:rPr>
                <w:rFonts w:cs="Calibri"/>
              </w:rPr>
              <w:t>,</w:t>
            </w:r>
            <w:r w:rsidRPr="005851BD">
              <w:rPr>
                <w:rFonts w:cs="Calibri"/>
                <w:i/>
              </w:rPr>
              <w:t xml:space="preserve"> JAK2 </w:t>
            </w:r>
            <w:r w:rsidRPr="005851BD">
              <w:rPr>
                <w:rFonts w:cs="Calibri"/>
              </w:rPr>
              <w:t xml:space="preserve">and </w:t>
            </w:r>
            <w:r w:rsidRPr="005851BD">
              <w:rPr>
                <w:rFonts w:cs="Calibri"/>
                <w:i/>
                <w:iCs/>
              </w:rPr>
              <w:t>SRSF2</w:t>
            </w:r>
            <w:r w:rsidRPr="005851BD">
              <w:rPr>
                <w:rFonts w:cs="Calibri"/>
                <w:iCs/>
              </w:rPr>
              <w:fldChar w:fldCharType="begin">
                <w:fldData xml:space="preserve">PEVuZE5vdGU+PENpdGU+PEF1dGhvcj5RdWVzYWRhPC9BdXRob3I+PFllYXI+MjAxOTwvWWVhcj48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</w:fldData>
              </w:fldChar>
            </w:r>
            <w:r w:rsidR="00E27CC0">
              <w:rPr>
                <w:rFonts w:cs="Calibri"/>
                <w:iCs/>
              </w:rPr>
              <w:instrText xml:space="preserve"> ADDIN EN.CITE </w:instrText>
            </w:r>
            <w:r w:rsidR="00E27CC0">
              <w:rPr>
                <w:rFonts w:cs="Calibri"/>
                <w:iCs/>
              </w:rPr>
              <w:fldChar w:fldCharType="begin">
                <w:fldData xml:space="preserve">PEVuZE5vdGU+PENpdGU+PEF1dGhvcj5RdWVzYWRhPC9BdXRob3I+PFllYXI+MjAxOTwvWWVhcj48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</w:fldData>
              </w:fldChar>
            </w:r>
            <w:r w:rsidR="00E27CC0">
              <w:rPr>
                <w:rFonts w:cs="Calibri"/>
                <w:iCs/>
              </w:rPr>
              <w:instrText xml:space="preserve"> ADDIN EN.CITE.DATA </w:instrText>
            </w:r>
            <w:r w:rsidR="00E27CC0">
              <w:rPr>
                <w:rFonts w:cs="Calibri"/>
                <w:iCs/>
              </w:rPr>
            </w:r>
            <w:r w:rsidR="00E27CC0">
              <w:rPr>
                <w:rFonts w:cs="Calibri"/>
                <w:iCs/>
              </w:rPr>
              <w:fldChar w:fldCharType="end"/>
            </w:r>
            <w:r w:rsidRPr="005851BD">
              <w:rPr>
                <w:rFonts w:cs="Calibri"/>
                <w:iCs/>
              </w:rPr>
            </w:r>
            <w:r w:rsidRPr="005851BD">
              <w:rPr>
                <w:rFonts w:cs="Calibri"/>
                <w:iCs/>
              </w:rPr>
              <w:fldChar w:fldCharType="separate"/>
            </w:r>
            <w:r w:rsidR="00E27CC0" w:rsidRPr="00E27CC0">
              <w:rPr>
                <w:rFonts w:cs="Calibri"/>
                <w:iCs/>
                <w:vertAlign w:val="superscript"/>
              </w:rPr>
              <w:t>20-22</w:t>
            </w:r>
            <w:r w:rsidRPr="005851BD">
              <w:rPr>
                <w:rFonts w:cs="Calibri"/>
                <w:iCs/>
              </w:rPr>
              <w:fldChar w:fldCharType="end"/>
            </w:r>
            <w:r w:rsidRPr="005851BD">
              <w:rPr>
                <w:rFonts w:cs="Calibri"/>
              </w:rPr>
              <w:t>.</w:t>
            </w:r>
            <w:r w:rsidR="00ED57B4">
              <w:rPr>
                <w:rFonts w:cs="Calibri"/>
              </w:rPr>
              <w:t xml:space="preserve"> The prognostic significance of these comutations is currently uncertain.</w:t>
            </w:r>
          </w:p>
          <w:p w14:paraId="425FD9D0" w14:textId="1975DFDF" w:rsidR="00ED57B4" w:rsidRDefault="00ED57B4" w:rsidP="00ED57B4">
            <w:pPr>
              <w:pStyle w:val="CLIN3BULLETPOINTS"/>
              <w:rPr>
                <w:rFonts w:cs="Calibri"/>
              </w:rPr>
            </w:pPr>
            <w:r w:rsidRPr="00ED57B4">
              <w:rPr>
                <w:rFonts w:cs="Calibri"/>
              </w:rPr>
              <w:t xml:space="preserve">Leukemogenesis </w:t>
            </w:r>
            <w:r>
              <w:rPr>
                <w:rFonts w:cs="Calibri"/>
              </w:rPr>
              <w:t>has a unique</w:t>
            </w:r>
            <w:r w:rsidRPr="00ED57B4">
              <w:rPr>
                <w:rFonts w:cs="Calibri"/>
              </w:rPr>
              <w:t xml:space="preserve"> molecular pattern in germline </w:t>
            </w:r>
            <w:r w:rsidRPr="00ED57B4">
              <w:rPr>
                <w:rFonts w:cs="Calibri"/>
                <w:i/>
              </w:rPr>
              <w:t>MBD4</w:t>
            </w:r>
            <w:r w:rsidRPr="00ED57B4">
              <w:rPr>
                <w:rFonts w:cs="Calibri"/>
              </w:rPr>
              <w:t>-variant carriers</w:t>
            </w:r>
            <w:r>
              <w:rPr>
                <w:rFonts w:cs="Calibri"/>
              </w:rPr>
              <w:t xml:space="preserve"> characterised by </w:t>
            </w:r>
            <w:r w:rsidRPr="00ED57B4">
              <w:rPr>
                <w:rFonts w:cs="Calibri"/>
              </w:rPr>
              <w:t xml:space="preserve">C &gt; T transitions, bi-allelic </w:t>
            </w:r>
            <w:r w:rsidRPr="005A4C20">
              <w:rPr>
                <w:rFonts w:cs="Calibri"/>
                <w:i/>
              </w:rPr>
              <w:t xml:space="preserve">DNMT3A </w:t>
            </w:r>
            <w:r w:rsidRPr="00ED57B4">
              <w:rPr>
                <w:rFonts w:cs="Calibri"/>
              </w:rPr>
              <w:t xml:space="preserve">mutations, and mutations in either </w:t>
            </w:r>
            <w:r w:rsidRPr="00427567">
              <w:rPr>
                <w:rFonts w:cs="Calibri"/>
                <w:i/>
              </w:rPr>
              <w:t>IDH1</w:t>
            </w:r>
            <w:r w:rsidRPr="00ED57B4">
              <w:rPr>
                <w:rFonts w:cs="Calibri"/>
              </w:rPr>
              <w:t xml:space="preserve"> or </w:t>
            </w:r>
            <w:r w:rsidRPr="00427567">
              <w:rPr>
                <w:rFonts w:cs="Calibri"/>
                <w:i/>
              </w:rPr>
              <w:t>IDH2</w:t>
            </w:r>
            <w:r>
              <w:rPr>
                <w:rFonts w:cs="Calibri"/>
              </w:rPr>
              <w:fldChar w:fldCharType="begin">
                <w:fldData xml:space="preserve">PEVuZE5vdGU+PENpdGU+PEF1dGhvcj5TYW5kZXJzPC9BdXRob3I+PFllYXI+MjAxODwvWWVhcj48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</w:fldData>
              </w:fldChar>
            </w:r>
            <w:r w:rsidR="00E27CC0">
              <w:rPr>
                <w:rFonts w:cs="Calibri"/>
              </w:rPr>
              <w:instrText xml:space="preserve"> ADDIN EN.CITE </w:instrText>
            </w:r>
            <w:r w:rsidR="00E27CC0">
              <w:rPr>
                <w:rFonts w:cs="Calibri"/>
              </w:rPr>
              <w:fldChar w:fldCharType="begin">
                <w:fldData xml:space="preserve">PEVuZE5vdGU+PENpdGU+PEF1dGhvcj5TYW5kZXJzPC9BdXRob3I+PFllYXI+MjAxODwvWWVhcj48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</w:fldData>
              </w:fldChar>
            </w:r>
            <w:r w:rsidR="00E27CC0">
              <w:rPr>
                <w:rFonts w:cs="Calibri"/>
              </w:rPr>
              <w:instrText xml:space="preserve"> ADDIN EN.CITE.DATA </w:instrText>
            </w:r>
            <w:r w:rsidR="00E27CC0">
              <w:rPr>
                <w:rFonts w:cs="Calibri"/>
              </w:rPr>
            </w:r>
            <w:r w:rsidR="00E27CC0"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="00E27CC0" w:rsidRPr="00E27CC0">
              <w:rPr>
                <w:rFonts w:cs="Calibri"/>
                <w:vertAlign w:val="superscript"/>
              </w:rPr>
              <w:t>23</w:t>
            </w:r>
            <w:r>
              <w:rPr>
                <w:rFonts w:cs="Calibri"/>
              </w:rPr>
              <w:fldChar w:fldCharType="end"/>
            </w:r>
            <w:r w:rsidRPr="00ED57B4">
              <w:rPr>
                <w:rFonts w:cs="Calibri"/>
              </w:rPr>
              <w:t>.</w:t>
            </w:r>
          </w:p>
          <w:p w14:paraId="7233CDA9" w14:textId="77777777" w:rsidR="00BC53C3" w:rsidRDefault="00BC53C3" w:rsidP="00BC53C3">
            <w:pPr>
              <w:pStyle w:val="CLIN3BULLETPOINTS"/>
              <w:numPr>
                <w:ilvl w:val="0"/>
                <w:numId w:val="0"/>
              </w:numPr>
              <w:ind w:left="3"/>
            </w:pPr>
          </w:p>
          <w:p w14:paraId="4865C913" w14:textId="77777777" w:rsidR="00AF5D34" w:rsidRPr="0064002E" w:rsidRDefault="00AF5D34" w:rsidP="00AF5D34">
            <w:pPr>
              <w:pStyle w:val="CLIN2SUBHEADINGS"/>
              <w:rPr>
                <w:rFonts w:cs="Calibri"/>
              </w:rPr>
            </w:pPr>
            <w:r w:rsidRPr="0064002E">
              <w:rPr>
                <w:rFonts w:cs="Calibri"/>
              </w:rPr>
              <w:t>REFERENCES</w:t>
            </w:r>
          </w:p>
          <w:p w14:paraId="03DFC156" w14:textId="69A79202" w:rsidR="000E668C" w:rsidRPr="00535B77" w:rsidRDefault="00E27CC0" w:rsidP="00E27CC0">
            <w:pPr>
              <w:pStyle w:val="CLIN4"/>
              <w:rPr>
                <w:rFonts w:cs="Calibri"/>
                <w:sz w:val="10"/>
                <w:szCs w:val="10"/>
              </w:rPr>
            </w:pPr>
            <w:r w:rsidRPr="00535B77">
              <w:rPr>
                <w:sz w:val="10"/>
                <w:szCs w:val="10"/>
              </w:rPr>
              <w:fldChar w:fldCharType="begin"/>
            </w:r>
            <w:r w:rsidRPr="00535B77">
              <w:rPr>
                <w:sz w:val="10"/>
                <w:szCs w:val="10"/>
              </w:rPr>
              <w:instrText xml:space="preserve"> ADDIN EN.REFLIST </w:instrText>
            </w:r>
            <w:r w:rsidRPr="00535B77">
              <w:rPr>
                <w:sz w:val="10"/>
                <w:szCs w:val="10"/>
              </w:rPr>
              <w:fldChar w:fldCharType="separate"/>
            </w:r>
            <w:r w:rsidRPr="00535B77">
              <w:rPr>
                <w:b/>
                <w:sz w:val="10"/>
                <w:szCs w:val="10"/>
              </w:rPr>
              <w:t>1.</w:t>
            </w:r>
            <w:r w:rsidRPr="00535B77">
              <w:rPr>
                <w:sz w:val="10"/>
                <w:szCs w:val="10"/>
              </w:rPr>
              <w:t xml:space="preserve"> Alter BP, et al. Cancer in the National Cancer Institute inherited bone marrow failure syndrome cohort after fifteen years of follow-up. </w:t>
            </w:r>
            <w:r w:rsidRPr="00535B77">
              <w:rPr>
                <w:i/>
                <w:sz w:val="10"/>
                <w:szCs w:val="10"/>
              </w:rPr>
              <w:t>Haematologica</w:t>
            </w:r>
            <w:r w:rsidRPr="00535B77">
              <w:rPr>
                <w:sz w:val="10"/>
                <w:szCs w:val="10"/>
              </w:rPr>
              <w:t xml:space="preserve"> 2018; </w:t>
            </w:r>
            <w:r w:rsidRPr="00535B77">
              <w:rPr>
                <w:b/>
                <w:sz w:val="10"/>
                <w:szCs w:val="10"/>
              </w:rPr>
              <w:t>103</w:t>
            </w:r>
            <w:r w:rsidRPr="00535B77">
              <w:rPr>
                <w:sz w:val="10"/>
                <w:szCs w:val="10"/>
              </w:rPr>
              <w:t xml:space="preserve">(1): 30-9.  </w:t>
            </w:r>
            <w:r w:rsidRPr="00535B77">
              <w:rPr>
                <w:b/>
                <w:sz w:val="10"/>
                <w:szCs w:val="10"/>
              </w:rPr>
              <w:t>2.</w:t>
            </w:r>
            <w:r w:rsidRPr="00535B77">
              <w:rPr>
                <w:sz w:val="10"/>
                <w:szCs w:val="10"/>
              </w:rPr>
              <w:t xml:space="preserve"> West RR, et al. Acquired ASXL1 mutations are common in patients with inherited GATA2 mutations and correlate with myeloid transformation. </w:t>
            </w:r>
            <w:r w:rsidRPr="00535B77">
              <w:rPr>
                <w:i/>
                <w:sz w:val="10"/>
                <w:szCs w:val="10"/>
              </w:rPr>
              <w:t>Haematologica</w:t>
            </w:r>
            <w:r w:rsidRPr="00535B77">
              <w:rPr>
                <w:sz w:val="10"/>
                <w:szCs w:val="10"/>
              </w:rPr>
              <w:t xml:space="preserve"> 2014; </w:t>
            </w:r>
            <w:r w:rsidRPr="00535B77">
              <w:rPr>
                <w:b/>
                <w:sz w:val="10"/>
                <w:szCs w:val="10"/>
              </w:rPr>
              <w:t>99</w:t>
            </w:r>
            <w:r w:rsidRPr="00535B77">
              <w:rPr>
                <w:sz w:val="10"/>
                <w:szCs w:val="10"/>
              </w:rPr>
              <w:t xml:space="preserve">(2): 276-81.  </w:t>
            </w:r>
            <w:r w:rsidRPr="00535B77">
              <w:rPr>
                <w:b/>
                <w:sz w:val="10"/>
                <w:szCs w:val="10"/>
              </w:rPr>
              <w:t>3.</w:t>
            </w:r>
            <w:r w:rsidRPr="00535B77">
              <w:rPr>
                <w:sz w:val="10"/>
                <w:szCs w:val="10"/>
              </w:rPr>
              <w:t xml:space="preserve"> West RR, et al. ASXL1 and STAG2 are common mutations in GATA2 deficiency patients with bone marrow disease and myelodysplastic syndrome. </w:t>
            </w:r>
            <w:r w:rsidRPr="00535B77">
              <w:rPr>
                <w:i/>
                <w:sz w:val="10"/>
                <w:szCs w:val="10"/>
              </w:rPr>
              <w:t>Blood Advances</w:t>
            </w:r>
            <w:r w:rsidRPr="00535B77">
              <w:rPr>
                <w:sz w:val="10"/>
                <w:szCs w:val="10"/>
              </w:rPr>
              <w:t xml:space="preserve"> 2022; </w:t>
            </w:r>
            <w:r w:rsidRPr="00535B77">
              <w:rPr>
                <w:b/>
                <w:sz w:val="10"/>
                <w:szCs w:val="10"/>
              </w:rPr>
              <w:t>6</w:t>
            </w:r>
            <w:r w:rsidRPr="00535B77">
              <w:rPr>
                <w:sz w:val="10"/>
                <w:szCs w:val="10"/>
              </w:rPr>
              <w:t xml:space="preserve">(3): 793-807.  </w:t>
            </w:r>
            <w:r w:rsidRPr="00535B77">
              <w:rPr>
                <w:b/>
                <w:sz w:val="10"/>
                <w:szCs w:val="10"/>
              </w:rPr>
              <w:t>4.</w:t>
            </w:r>
            <w:r w:rsidRPr="00535B77">
              <w:rPr>
                <w:sz w:val="10"/>
                <w:szCs w:val="10"/>
              </w:rPr>
              <w:t xml:space="preserve"> Homan CC, et al. GATA2 deficiency syndrome: A decade of discovery. </w:t>
            </w:r>
            <w:r w:rsidRPr="00535B77">
              <w:rPr>
                <w:i/>
                <w:sz w:val="10"/>
                <w:szCs w:val="10"/>
              </w:rPr>
              <w:t>Hum Mutat</w:t>
            </w:r>
            <w:r w:rsidRPr="00535B77">
              <w:rPr>
                <w:sz w:val="10"/>
                <w:szCs w:val="10"/>
              </w:rPr>
              <w:t xml:space="preserve"> 2021.  </w:t>
            </w:r>
            <w:r w:rsidRPr="00535B77">
              <w:rPr>
                <w:b/>
                <w:sz w:val="10"/>
                <w:szCs w:val="10"/>
              </w:rPr>
              <w:t>5.</w:t>
            </w:r>
            <w:r w:rsidRPr="00535B77">
              <w:rPr>
                <w:sz w:val="10"/>
                <w:szCs w:val="10"/>
              </w:rPr>
              <w:t xml:space="preserve"> Wlodarski MW, et al. Prevalence, clinical characteristics, and prognosis of GATA2-related myelodysplastic syndromes in children and adolescents. </w:t>
            </w:r>
            <w:r w:rsidRPr="00535B77">
              <w:rPr>
                <w:i/>
                <w:sz w:val="10"/>
                <w:szCs w:val="10"/>
              </w:rPr>
              <w:t>Blood</w:t>
            </w:r>
            <w:r w:rsidRPr="00535B77">
              <w:rPr>
                <w:sz w:val="10"/>
                <w:szCs w:val="10"/>
              </w:rPr>
              <w:t xml:space="preserve"> 2016; </w:t>
            </w:r>
            <w:r w:rsidRPr="00535B77">
              <w:rPr>
                <w:b/>
                <w:sz w:val="10"/>
                <w:szCs w:val="10"/>
              </w:rPr>
              <w:t>127</w:t>
            </w:r>
            <w:r w:rsidRPr="00535B77">
              <w:rPr>
                <w:sz w:val="10"/>
                <w:szCs w:val="10"/>
              </w:rPr>
              <w:t xml:space="preserve">(11): 1387-97.  </w:t>
            </w:r>
            <w:r w:rsidRPr="00535B77">
              <w:rPr>
                <w:b/>
                <w:sz w:val="10"/>
                <w:szCs w:val="10"/>
              </w:rPr>
              <w:t>6.</w:t>
            </w:r>
            <w:r w:rsidRPr="00535B77">
              <w:rPr>
                <w:sz w:val="10"/>
                <w:szCs w:val="10"/>
              </w:rPr>
              <w:t xml:space="preserve"> Davidsson J, et al. SAMD9 and SAMD9L in inherited predisposition to ataxia, pancytopenia, and myeloid malignancies. </w:t>
            </w:r>
            <w:r w:rsidRPr="00535B77">
              <w:rPr>
                <w:i/>
                <w:sz w:val="10"/>
                <w:szCs w:val="10"/>
              </w:rPr>
              <w:t>Leukemia</w:t>
            </w:r>
            <w:r w:rsidRPr="00535B77">
              <w:rPr>
                <w:sz w:val="10"/>
                <w:szCs w:val="10"/>
              </w:rPr>
              <w:t xml:space="preserve"> 2018; </w:t>
            </w:r>
            <w:r w:rsidRPr="00535B77">
              <w:rPr>
                <w:b/>
                <w:sz w:val="10"/>
                <w:szCs w:val="10"/>
              </w:rPr>
              <w:t>32</w:t>
            </w:r>
            <w:r w:rsidRPr="00535B77">
              <w:rPr>
                <w:sz w:val="10"/>
                <w:szCs w:val="10"/>
              </w:rPr>
              <w:t xml:space="preserve">(5): 1106-15.  </w:t>
            </w:r>
            <w:r w:rsidRPr="00535B77">
              <w:rPr>
                <w:b/>
                <w:sz w:val="10"/>
                <w:szCs w:val="10"/>
              </w:rPr>
              <w:t>7.</w:t>
            </w:r>
            <w:r w:rsidRPr="00535B77">
              <w:rPr>
                <w:sz w:val="10"/>
                <w:szCs w:val="10"/>
              </w:rPr>
              <w:t xml:space="preserve"> Tesi B, et al. Gain-of-function SAMD9L mutations cause a syndrome of cytopenia, immunodeficiency, MDS, and neurological symptoms. </w:t>
            </w:r>
            <w:r w:rsidRPr="00535B77">
              <w:rPr>
                <w:i/>
                <w:sz w:val="10"/>
                <w:szCs w:val="10"/>
              </w:rPr>
              <w:t>Blood</w:t>
            </w:r>
            <w:r w:rsidRPr="00535B77">
              <w:rPr>
                <w:sz w:val="10"/>
                <w:szCs w:val="10"/>
              </w:rPr>
              <w:t xml:space="preserve"> 2017; </w:t>
            </w:r>
            <w:r w:rsidRPr="00535B77">
              <w:rPr>
                <w:b/>
                <w:sz w:val="10"/>
                <w:szCs w:val="10"/>
              </w:rPr>
              <w:t>129</w:t>
            </w:r>
            <w:r w:rsidRPr="00535B77">
              <w:rPr>
                <w:sz w:val="10"/>
                <w:szCs w:val="10"/>
              </w:rPr>
              <w:t xml:space="preserve">(16): 2266-79.  </w:t>
            </w:r>
            <w:r w:rsidRPr="00535B77">
              <w:rPr>
                <w:b/>
                <w:sz w:val="10"/>
                <w:szCs w:val="10"/>
              </w:rPr>
              <w:t>8.</w:t>
            </w:r>
            <w:r w:rsidRPr="00535B77">
              <w:rPr>
                <w:sz w:val="10"/>
                <w:szCs w:val="10"/>
              </w:rPr>
              <w:t xml:space="preserve"> Xia J, et al. Somatic mutations and clonal hematopoiesis in congenital neutropenia. </w:t>
            </w:r>
            <w:r w:rsidRPr="00535B77">
              <w:rPr>
                <w:i/>
                <w:sz w:val="10"/>
                <w:szCs w:val="10"/>
              </w:rPr>
              <w:t>Blood</w:t>
            </w:r>
            <w:r w:rsidRPr="00535B77">
              <w:rPr>
                <w:sz w:val="10"/>
                <w:szCs w:val="10"/>
              </w:rPr>
              <w:t xml:space="preserve"> 2018; </w:t>
            </w:r>
            <w:r w:rsidRPr="00535B77">
              <w:rPr>
                <w:b/>
                <w:sz w:val="10"/>
                <w:szCs w:val="10"/>
              </w:rPr>
              <w:t>131</w:t>
            </w:r>
            <w:r w:rsidRPr="00535B77">
              <w:rPr>
                <w:sz w:val="10"/>
                <w:szCs w:val="10"/>
              </w:rPr>
              <w:t xml:space="preserve">(4): 408-16.  </w:t>
            </w:r>
            <w:r w:rsidRPr="00535B77">
              <w:rPr>
                <w:b/>
                <w:sz w:val="10"/>
                <w:szCs w:val="10"/>
              </w:rPr>
              <w:t>9.</w:t>
            </w:r>
            <w:r w:rsidRPr="00535B77">
              <w:rPr>
                <w:sz w:val="10"/>
                <w:szCs w:val="10"/>
              </w:rPr>
              <w:t xml:space="preserve"> Skokowa J, et al. Cooperativity of RUNX1 and CSF3R mutations in severe congenital neutropenia: a unique pathway in myeloid leukemogenesis. </w:t>
            </w:r>
            <w:r w:rsidRPr="00535B77">
              <w:rPr>
                <w:i/>
                <w:sz w:val="10"/>
                <w:szCs w:val="10"/>
              </w:rPr>
              <w:t>Blood</w:t>
            </w:r>
            <w:r w:rsidRPr="00535B77">
              <w:rPr>
                <w:sz w:val="10"/>
                <w:szCs w:val="10"/>
              </w:rPr>
              <w:t xml:space="preserve"> 2014; </w:t>
            </w:r>
            <w:r w:rsidRPr="00535B77">
              <w:rPr>
                <w:b/>
                <w:sz w:val="10"/>
                <w:szCs w:val="10"/>
              </w:rPr>
              <w:t>123</w:t>
            </w:r>
            <w:r w:rsidRPr="00535B77">
              <w:rPr>
                <w:sz w:val="10"/>
                <w:szCs w:val="10"/>
              </w:rPr>
              <w:t xml:space="preserve">(14): 2229-37.  </w:t>
            </w:r>
            <w:r w:rsidRPr="00535B77">
              <w:rPr>
                <w:b/>
                <w:sz w:val="10"/>
                <w:szCs w:val="10"/>
              </w:rPr>
              <w:t>10.</w:t>
            </w:r>
            <w:r w:rsidRPr="00535B77">
              <w:rPr>
                <w:sz w:val="10"/>
                <w:szCs w:val="10"/>
              </w:rPr>
              <w:t xml:space="preserve"> Lindsley RC, et al. Prognostic Mutations in Myelodysplastic Syndrome after Stem-Cell Transplantation. </w:t>
            </w:r>
            <w:r w:rsidRPr="00535B77">
              <w:rPr>
                <w:i/>
                <w:sz w:val="10"/>
                <w:szCs w:val="10"/>
              </w:rPr>
              <w:t>New England Journal of Medicine</w:t>
            </w:r>
            <w:r w:rsidRPr="00535B77">
              <w:rPr>
                <w:sz w:val="10"/>
                <w:szCs w:val="10"/>
              </w:rPr>
              <w:t xml:space="preserve"> 2017; </w:t>
            </w:r>
            <w:r w:rsidRPr="00535B77">
              <w:rPr>
                <w:b/>
                <w:sz w:val="10"/>
                <w:szCs w:val="10"/>
              </w:rPr>
              <w:t>376</w:t>
            </w:r>
            <w:r w:rsidRPr="00535B77">
              <w:rPr>
                <w:sz w:val="10"/>
                <w:szCs w:val="10"/>
              </w:rPr>
              <w:t xml:space="preserve">(6): 536-47.  </w:t>
            </w:r>
            <w:r w:rsidRPr="00535B77">
              <w:rPr>
                <w:b/>
                <w:sz w:val="10"/>
                <w:szCs w:val="10"/>
              </w:rPr>
              <w:t>11.</w:t>
            </w:r>
            <w:r w:rsidRPr="00535B77">
              <w:rPr>
                <w:sz w:val="10"/>
                <w:szCs w:val="10"/>
              </w:rPr>
              <w:t xml:space="preserve"> Kennedy AL, et al. Distinct genetic pathways define pre-malignant versus compensatory clonal hematopoiesis in Shwachman-Diamond syndrome. </w:t>
            </w:r>
            <w:r w:rsidRPr="00535B77">
              <w:rPr>
                <w:i/>
                <w:sz w:val="10"/>
                <w:szCs w:val="10"/>
              </w:rPr>
              <w:t>Nature Communications</w:t>
            </w:r>
            <w:r w:rsidRPr="00535B77">
              <w:rPr>
                <w:sz w:val="10"/>
                <w:szCs w:val="10"/>
              </w:rPr>
              <w:t xml:space="preserve"> 2021; </w:t>
            </w:r>
            <w:r w:rsidRPr="00535B77">
              <w:rPr>
                <w:b/>
                <w:sz w:val="10"/>
                <w:szCs w:val="10"/>
              </w:rPr>
              <w:t>12</w:t>
            </w:r>
            <w:r w:rsidRPr="00535B77">
              <w:rPr>
                <w:sz w:val="10"/>
                <w:szCs w:val="10"/>
              </w:rPr>
              <w:t xml:space="preserve">(1): 1334.  </w:t>
            </w:r>
            <w:r w:rsidRPr="00535B77">
              <w:rPr>
                <w:b/>
                <w:sz w:val="10"/>
                <w:szCs w:val="10"/>
              </w:rPr>
              <w:t>12.</w:t>
            </w:r>
            <w:r w:rsidRPr="00535B77">
              <w:rPr>
                <w:sz w:val="10"/>
                <w:szCs w:val="10"/>
              </w:rPr>
              <w:t xml:space="preserve"> Pabst T, et al. Somatic CEBPA mutations are a frequent second event in families with germline CEBPA mutations and familial acute myeloid leukemia. </w:t>
            </w:r>
            <w:r w:rsidRPr="00535B77">
              <w:rPr>
                <w:i/>
                <w:sz w:val="10"/>
                <w:szCs w:val="10"/>
              </w:rPr>
              <w:t>J Clin Oncol</w:t>
            </w:r>
            <w:r w:rsidRPr="00535B77">
              <w:rPr>
                <w:sz w:val="10"/>
                <w:szCs w:val="10"/>
              </w:rPr>
              <w:t xml:space="preserve"> 2008; </w:t>
            </w:r>
            <w:r w:rsidRPr="00535B77">
              <w:rPr>
                <w:b/>
                <w:sz w:val="10"/>
                <w:szCs w:val="10"/>
              </w:rPr>
              <w:t>26</w:t>
            </w:r>
            <w:r w:rsidRPr="00535B77">
              <w:rPr>
                <w:sz w:val="10"/>
                <w:szCs w:val="10"/>
              </w:rPr>
              <w:t xml:space="preserve">(31): 5088-93.  </w:t>
            </w:r>
            <w:r w:rsidRPr="00535B77">
              <w:rPr>
                <w:b/>
                <w:sz w:val="10"/>
                <w:szCs w:val="10"/>
              </w:rPr>
              <w:t>13.</w:t>
            </w:r>
            <w:r w:rsidRPr="00535B77">
              <w:rPr>
                <w:sz w:val="10"/>
                <w:szCs w:val="10"/>
              </w:rPr>
              <w:t xml:space="preserve"> Tawana K, et al. Disease evolution and outcomes in familial AML with germline CEBPA mutations. </w:t>
            </w:r>
            <w:r w:rsidRPr="00535B77">
              <w:rPr>
                <w:i/>
                <w:sz w:val="10"/>
                <w:szCs w:val="10"/>
              </w:rPr>
              <w:t>Blood</w:t>
            </w:r>
            <w:r w:rsidRPr="00535B77">
              <w:rPr>
                <w:sz w:val="10"/>
                <w:szCs w:val="10"/>
              </w:rPr>
              <w:t xml:space="preserve"> 2015; </w:t>
            </w:r>
            <w:r w:rsidRPr="00535B77">
              <w:rPr>
                <w:b/>
                <w:sz w:val="10"/>
                <w:szCs w:val="10"/>
              </w:rPr>
              <w:t>126</w:t>
            </w:r>
            <w:r w:rsidRPr="00535B77">
              <w:rPr>
                <w:sz w:val="10"/>
                <w:szCs w:val="10"/>
              </w:rPr>
              <w:t xml:space="preserve">(10): 1214-23.  </w:t>
            </w:r>
            <w:r w:rsidRPr="00535B77">
              <w:rPr>
                <w:b/>
                <w:sz w:val="10"/>
                <w:szCs w:val="10"/>
              </w:rPr>
              <w:t>14.</w:t>
            </w:r>
            <w:r w:rsidRPr="00535B77">
              <w:rPr>
                <w:sz w:val="10"/>
                <w:szCs w:val="10"/>
              </w:rPr>
              <w:t xml:space="preserve"> DiFilippo EC, et al. Spectrum of abnormalities and clonal transformation in germline RUNX1 familial platelet disorder and a genomic comparative analysis with somatic RUNX1 mutations in MDS/MPN overlap neoplasms. </w:t>
            </w:r>
            <w:r w:rsidRPr="00535B77">
              <w:rPr>
                <w:i/>
                <w:sz w:val="10"/>
                <w:szCs w:val="10"/>
              </w:rPr>
              <w:t>Leukemia</w:t>
            </w:r>
            <w:r w:rsidRPr="00535B77">
              <w:rPr>
                <w:sz w:val="10"/>
                <w:szCs w:val="10"/>
              </w:rPr>
              <w:t xml:space="preserve"> 2020; </w:t>
            </w:r>
            <w:r w:rsidRPr="00535B77">
              <w:rPr>
                <w:b/>
                <w:sz w:val="10"/>
                <w:szCs w:val="10"/>
              </w:rPr>
              <w:t>34</w:t>
            </w:r>
            <w:r w:rsidRPr="00535B77">
              <w:rPr>
                <w:sz w:val="10"/>
                <w:szCs w:val="10"/>
              </w:rPr>
              <w:t xml:space="preserve">(9): 2519-24.  </w:t>
            </w:r>
            <w:r w:rsidRPr="00535B77">
              <w:rPr>
                <w:b/>
                <w:sz w:val="10"/>
                <w:szCs w:val="10"/>
              </w:rPr>
              <w:t>15.</w:t>
            </w:r>
            <w:r w:rsidRPr="00535B77">
              <w:rPr>
                <w:sz w:val="10"/>
                <w:szCs w:val="10"/>
              </w:rPr>
              <w:t xml:space="preserve"> Duarte BKL, et al. Longitudinal sequencing of RUNX1 familial platelet disorder: new insights into genetic mechanisms of transformation to myeloid malignancies. </w:t>
            </w:r>
            <w:r w:rsidRPr="00535B77">
              <w:rPr>
                <w:i/>
                <w:sz w:val="10"/>
                <w:szCs w:val="10"/>
              </w:rPr>
              <w:t>British Journal of Haematology</w:t>
            </w:r>
            <w:r w:rsidRPr="00535B77">
              <w:rPr>
                <w:sz w:val="10"/>
                <w:szCs w:val="10"/>
              </w:rPr>
              <w:t xml:space="preserve"> 2019; </w:t>
            </w:r>
            <w:r w:rsidRPr="00535B77">
              <w:rPr>
                <w:b/>
                <w:sz w:val="10"/>
                <w:szCs w:val="10"/>
              </w:rPr>
              <w:t>186</w:t>
            </w:r>
            <w:r w:rsidRPr="00535B77">
              <w:rPr>
                <w:sz w:val="10"/>
                <w:szCs w:val="10"/>
              </w:rPr>
              <w:t xml:space="preserve">(5): 724-34.  </w:t>
            </w:r>
            <w:r w:rsidRPr="00535B77">
              <w:rPr>
                <w:b/>
                <w:sz w:val="10"/>
                <w:szCs w:val="10"/>
              </w:rPr>
              <w:t>16.</w:t>
            </w:r>
            <w:r w:rsidRPr="00535B77">
              <w:rPr>
                <w:sz w:val="10"/>
                <w:szCs w:val="10"/>
              </w:rPr>
              <w:t xml:space="preserve"> Churpek JE, et al. Genomic analysis of germ line and somatic variants in familial myelodysplasia/acute myeloid leukemia. </w:t>
            </w:r>
            <w:r w:rsidRPr="00535B77">
              <w:rPr>
                <w:i/>
                <w:sz w:val="10"/>
                <w:szCs w:val="10"/>
              </w:rPr>
              <w:t>Blood</w:t>
            </w:r>
            <w:r w:rsidRPr="00535B77">
              <w:rPr>
                <w:sz w:val="10"/>
                <w:szCs w:val="10"/>
              </w:rPr>
              <w:t xml:space="preserve"> 2015; </w:t>
            </w:r>
            <w:r w:rsidRPr="00535B77">
              <w:rPr>
                <w:b/>
                <w:sz w:val="10"/>
                <w:szCs w:val="10"/>
              </w:rPr>
              <w:t>126</w:t>
            </w:r>
            <w:r w:rsidRPr="00535B77">
              <w:rPr>
                <w:sz w:val="10"/>
                <w:szCs w:val="10"/>
              </w:rPr>
              <w:t xml:space="preserve">(22): 2484-90.  </w:t>
            </w:r>
            <w:r w:rsidRPr="00535B77">
              <w:rPr>
                <w:b/>
                <w:sz w:val="10"/>
                <w:szCs w:val="10"/>
              </w:rPr>
              <w:t>17.</w:t>
            </w:r>
            <w:r w:rsidRPr="00535B77">
              <w:rPr>
                <w:sz w:val="10"/>
                <w:szCs w:val="10"/>
              </w:rPr>
              <w:t xml:space="preserve"> Preudhomme C, et al. High frequency of RUNX1 biallelic alteration in acute myeloid leukemia secondary to familial platelet disorder. </w:t>
            </w:r>
            <w:r w:rsidRPr="00535B77">
              <w:rPr>
                <w:i/>
                <w:sz w:val="10"/>
                <w:szCs w:val="10"/>
              </w:rPr>
              <w:t>Blood</w:t>
            </w:r>
            <w:r w:rsidRPr="00535B77">
              <w:rPr>
                <w:sz w:val="10"/>
                <w:szCs w:val="10"/>
              </w:rPr>
              <w:t xml:space="preserve"> 2009; </w:t>
            </w:r>
            <w:r w:rsidRPr="00535B77">
              <w:rPr>
                <w:b/>
                <w:sz w:val="10"/>
                <w:szCs w:val="10"/>
              </w:rPr>
              <w:t>113</w:t>
            </w:r>
            <w:r w:rsidRPr="00535B77">
              <w:rPr>
                <w:sz w:val="10"/>
                <w:szCs w:val="10"/>
              </w:rPr>
              <w:t xml:space="preserve">(22): 5583-7.  </w:t>
            </w:r>
            <w:r w:rsidRPr="00535B77">
              <w:rPr>
                <w:b/>
                <w:sz w:val="10"/>
                <w:szCs w:val="10"/>
              </w:rPr>
              <w:t>18.</w:t>
            </w:r>
            <w:r w:rsidRPr="00535B77">
              <w:rPr>
                <w:sz w:val="10"/>
                <w:szCs w:val="10"/>
              </w:rPr>
              <w:t xml:space="preserve"> Simon L, et al. High frequency of germline RUNX1 mutations in patients with RUNX1-mutated AML. </w:t>
            </w:r>
            <w:r w:rsidRPr="00535B77">
              <w:rPr>
                <w:i/>
                <w:sz w:val="10"/>
                <w:szCs w:val="10"/>
              </w:rPr>
              <w:t>Blood</w:t>
            </w:r>
            <w:r w:rsidRPr="00535B77">
              <w:rPr>
                <w:sz w:val="10"/>
                <w:szCs w:val="10"/>
              </w:rPr>
              <w:t xml:space="preserve"> 2020; </w:t>
            </w:r>
            <w:r w:rsidRPr="00535B77">
              <w:rPr>
                <w:b/>
                <w:sz w:val="10"/>
                <w:szCs w:val="10"/>
              </w:rPr>
              <w:t>135</w:t>
            </w:r>
            <w:r w:rsidRPr="00535B77">
              <w:rPr>
                <w:sz w:val="10"/>
                <w:szCs w:val="10"/>
              </w:rPr>
              <w:t xml:space="preserve">(21): 1882-6.  </w:t>
            </w:r>
            <w:r w:rsidRPr="00535B77">
              <w:rPr>
                <w:b/>
                <w:sz w:val="10"/>
                <w:szCs w:val="10"/>
              </w:rPr>
              <w:t>19.</w:t>
            </w:r>
            <w:r w:rsidRPr="00535B77">
              <w:rPr>
                <w:sz w:val="10"/>
                <w:szCs w:val="10"/>
              </w:rPr>
              <w:t xml:space="preserve"> Bannon SA, et al. Next-Generation Sequencing of DDX41 in Myeloid Neoplasms Leads to Increased Detection of Germline Alterations. </w:t>
            </w:r>
            <w:r w:rsidRPr="00535B77">
              <w:rPr>
                <w:i/>
                <w:sz w:val="10"/>
                <w:szCs w:val="10"/>
              </w:rPr>
              <w:t>Front Oncol</w:t>
            </w:r>
            <w:r w:rsidRPr="00535B77">
              <w:rPr>
                <w:sz w:val="10"/>
                <w:szCs w:val="10"/>
              </w:rPr>
              <w:t xml:space="preserve"> 2021; </w:t>
            </w:r>
            <w:r w:rsidRPr="00535B77">
              <w:rPr>
                <w:b/>
                <w:sz w:val="10"/>
                <w:szCs w:val="10"/>
              </w:rPr>
              <w:t>10</w:t>
            </w:r>
            <w:r w:rsidRPr="00535B77">
              <w:rPr>
                <w:sz w:val="10"/>
                <w:szCs w:val="10"/>
              </w:rPr>
              <w:t xml:space="preserve">: 582213.  </w:t>
            </w:r>
            <w:r w:rsidRPr="00535B77">
              <w:rPr>
                <w:b/>
                <w:sz w:val="10"/>
                <w:szCs w:val="10"/>
              </w:rPr>
              <w:t>20.</w:t>
            </w:r>
            <w:r w:rsidRPr="00535B77">
              <w:rPr>
                <w:sz w:val="10"/>
                <w:szCs w:val="10"/>
              </w:rPr>
              <w:t xml:space="preserve"> Sebert M, et al. Germline DDX41 mutations define a significant entity within adult MDS/AML patients. </w:t>
            </w:r>
            <w:r w:rsidRPr="00535B77">
              <w:rPr>
                <w:i/>
                <w:sz w:val="10"/>
                <w:szCs w:val="10"/>
              </w:rPr>
              <w:t>Blood</w:t>
            </w:r>
            <w:r w:rsidRPr="00535B77">
              <w:rPr>
                <w:sz w:val="10"/>
                <w:szCs w:val="10"/>
              </w:rPr>
              <w:t xml:space="preserve"> 2019.  </w:t>
            </w:r>
            <w:r w:rsidRPr="00535B77">
              <w:rPr>
                <w:b/>
                <w:sz w:val="10"/>
                <w:szCs w:val="10"/>
              </w:rPr>
              <w:t>21.</w:t>
            </w:r>
            <w:r w:rsidRPr="00535B77">
              <w:rPr>
                <w:sz w:val="10"/>
                <w:szCs w:val="10"/>
              </w:rPr>
              <w:t xml:space="preserve"> Quesada AE, et al. DDX41 mutations in myeloid neoplasms are associated with male gender, TP53 mutations and high-risk disease. </w:t>
            </w:r>
            <w:r w:rsidRPr="00535B77">
              <w:rPr>
                <w:i/>
                <w:sz w:val="10"/>
                <w:szCs w:val="10"/>
              </w:rPr>
              <w:t>Am J Hematol</w:t>
            </w:r>
            <w:r w:rsidRPr="00535B77">
              <w:rPr>
                <w:sz w:val="10"/>
                <w:szCs w:val="10"/>
              </w:rPr>
              <w:t xml:space="preserve"> 2019; </w:t>
            </w:r>
            <w:r w:rsidRPr="00535B77">
              <w:rPr>
                <w:b/>
                <w:sz w:val="10"/>
                <w:szCs w:val="10"/>
              </w:rPr>
              <w:t>94</w:t>
            </w:r>
            <w:r w:rsidRPr="00535B77">
              <w:rPr>
                <w:sz w:val="10"/>
                <w:szCs w:val="10"/>
              </w:rPr>
              <w:t xml:space="preserve">(7): 757-66.  </w:t>
            </w:r>
            <w:r w:rsidRPr="00535B77">
              <w:rPr>
                <w:b/>
                <w:sz w:val="10"/>
                <w:szCs w:val="10"/>
              </w:rPr>
              <w:t>22.</w:t>
            </w:r>
            <w:r w:rsidRPr="00535B77">
              <w:rPr>
                <w:sz w:val="10"/>
                <w:szCs w:val="10"/>
              </w:rPr>
              <w:t xml:space="preserve"> Makishima H, et al. Clinical Impacts of Germline DDX41 Mutations on Myeloid Neoplasms. </w:t>
            </w:r>
            <w:r w:rsidRPr="00535B77">
              <w:rPr>
                <w:i/>
                <w:sz w:val="10"/>
                <w:szCs w:val="10"/>
              </w:rPr>
              <w:t>Blood</w:t>
            </w:r>
            <w:r w:rsidRPr="00535B77">
              <w:rPr>
                <w:sz w:val="10"/>
                <w:szCs w:val="10"/>
              </w:rPr>
              <w:t xml:space="preserve"> 2020; </w:t>
            </w:r>
            <w:r w:rsidRPr="00535B77">
              <w:rPr>
                <w:b/>
                <w:sz w:val="10"/>
                <w:szCs w:val="10"/>
              </w:rPr>
              <w:t>136</w:t>
            </w:r>
            <w:r w:rsidRPr="00535B77">
              <w:rPr>
                <w:sz w:val="10"/>
                <w:szCs w:val="10"/>
              </w:rPr>
              <w:t xml:space="preserve">(Supplement 1): 38-40.  </w:t>
            </w:r>
            <w:r w:rsidRPr="00535B77">
              <w:rPr>
                <w:b/>
                <w:sz w:val="10"/>
                <w:szCs w:val="10"/>
              </w:rPr>
              <w:t>23.</w:t>
            </w:r>
            <w:r w:rsidRPr="00535B77">
              <w:rPr>
                <w:sz w:val="10"/>
                <w:szCs w:val="10"/>
              </w:rPr>
              <w:t xml:space="preserve"> Sanders MA, et al. MBD4 guards against methylation damage and germ line deficiency predisposes to clonal hematopoiesis and early-onset AML. </w:t>
            </w:r>
            <w:r w:rsidRPr="00535B77">
              <w:rPr>
                <w:i/>
                <w:sz w:val="10"/>
                <w:szCs w:val="10"/>
              </w:rPr>
              <w:t>Blood</w:t>
            </w:r>
            <w:r w:rsidRPr="00535B77">
              <w:rPr>
                <w:sz w:val="10"/>
                <w:szCs w:val="10"/>
              </w:rPr>
              <w:t xml:space="preserve"> 2018; </w:t>
            </w:r>
            <w:r w:rsidRPr="00535B77">
              <w:rPr>
                <w:b/>
                <w:sz w:val="10"/>
                <w:szCs w:val="10"/>
              </w:rPr>
              <w:t>132</w:t>
            </w:r>
            <w:r w:rsidRPr="00535B77">
              <w:rPr>
                <w:sz w:val="10"/>
                <w:szCs w:val="10"/>
              </w:rPr>
              <w:t xml:space="preserve">(14): 1526-34.  </w:t>
            </w:r>
            <w:r w:rsidRPr="00535B77">
              <w:rPr>
                <w:sz w:val="10"/>
                <w:szCs w:val="10"/>
              </w:rPr>
              <w:fldChar w:fldCharType="end"/>
            </w:r>
          </w:p>
        </w:tc>
      </w:tr>
    </w:tbl>
    <w:p w14:paraId="1F9F3962" w14:textId="160D1EDF" w:rsidR="00F166A0" w:rsidRPr="0064002E" w:rsidRDefault="00F166A0" w:rsidP="00E27CC0">
      <w:pPr>
        <w:pStyle w:val="CLIN4"/>
      </w:pPr>
    </w:p>
    <w:sectPr w:rsidR="00F166A0" w:rsidRPr="0064002E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BAD3819" w14:textId="77777777" w:rsidR="006D0A5C" w:rsidRDefault="006D0A5C">
      <w:pPr>
        <w:spacing w:after="0" w:line="240" w:lineRule="auto"/>
      </w:pPr>
      <w:r>
        <w:separator/>
      </w:r>
    </w:p>
  </w:endnote>
  <w:endnote w:type="continuationSeparator" w:id="0">
    <w:p w14:paraId="6DF20A74" w14:textId="77777777" w:rsidR="006D0A5C" w:rsidRDefault="006D0A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D7CE94A" w14:textId="77777777" w:rsidR="004D2615" w:rsidRPr="00070923" w:rsidRDefault="007C180B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23FB20D" w14:textId="77777777" w:rsidR="006D0A5C" w:rsidRDefault="006D0A5C">
      <w:pPr>
        <w:spacing w:after="0" w:line="240" w:lineRule="auto"/>
      </w:pPr>
      <w:r>
        <w:separator/>
      </w:r>
    </w:p>
  </w:footnote>
  <w:footnote w:type="continuationSeparator" w:id="0">
    <w:p w14:paraId="4751A55A" w14:textId="77777777" w:rsidR="006D0A5C" w:rsidRDefault="006D0A5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623C021C"/>
    <w:lvl w:ilvl="0" w:tplc="46E2CC0A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733&lt;/item&gt;&lt;item&gt;1884&lt;/item&gt;&lt;item&gt;1896&lt;/item&gt;&lt;item&gt;2093&lt;/item&gt;&lt;item&gt;2104&lt;/item&gt;&lt;item&gt;2118&lt;/item&gt;&lt;item&gt;2260&lt;/item&gt;&lt;item&gt;2757&lt;/item&gt;&lt;item&gt;2810&lt;/item&gt;&lt;item&gt;2822&lt;/item&gt;&lt;item&gt;2924&lt;/item&gt;&lt;item&gt;2983&lt;/item&gt;&lt;item&gt;3188&lt;/item&gt;&lt;item&gt;3241&lt;/item&gt;&lt;item&gt;3436&lt;/item&gt;&lt;item&gt;3457&lt;/item&gt;&lt;item&gt;3495&lt;/item&gt;&lt;item&gt;3496&lt;/item&gt;&lt;item&gt;3497&lt;/item&gt;&lt;item&gt;3498&lt;/item&gt;&lt;item&gt;3499&lt;/item&gt;&lt;item&gt;3500&lt;/item&gt;&lt;item&gt;3503&lt;/item&gt;&lt;/record-ids&gt;&lt;/item&gt;&lt;/Libraries&gt;"/>
  </w:docVars>
  <w:rsids>
    <w:rsidRoot w:val="00F166A0"/>
    <w:rsid w:val="000239EC"/>
    <w:rsid w:val="00072CED"/>
    <w:rsid w:val="00084019"/>
    <w:rsid w:val="00085661"/>
    <w:rsid w:val="00090561"/>
    <w:rsid w:val="000D1E7F"/>
    <w:rsid w:val="000E2ACF"/>
    <w:rsid w:val="000E668C"/>
    <w:rsid w:val="001070C9"/>
    <w:rsid w:val="0011277B"/>
    <w:rsid w:val="00144E00"/>
    <w:rsid w:val="00191C02"/>
    <w:rsid w:val="00203278"/>
    <w:rsid w:val="002B048C"/>
    <w:rsid w:val="002F3510"/>
    <w:rsid w:val="0030176D"/>
    <w:rsid w:val="003120DD"/>
    <w:rsid w:val="003311B6"/>
    <w:rsid w:val="00391FB3"/>
    <w:rsid w:val="003E0FE6"/>
    <w:rsid w:val="00427567"/>
    <w:rsid w:val="0047090C"/>
    <w:rsid w:val="004B03C1"/>
    <w:rsid w:val="005062F9"/>
    <w:rsid w:val="00535B77"/>
    <w:rsid w:val="005412FA"/>
    <w:rsid w:val="00562A5B"/>
    <w:rsid w:val="00592F25"/>
    <w:rsid w:val="005A135C"/>
    <w:rsid w:val="005A4C20"/>
    <w:rsid w:val="005B783A"/>
    <w:rsid w:val="005B78C2"/>
    <w:rsid w:val="005C195A"/>
    <w:rsid w:val="005D0E6B"/>
    <w:rsid w:val="00630440"/>
    <w:rsid w:val="0064002E"/>
    <w:rsid w:val="006A6E4D"/>
    <w:rsid w:val="006D0A5C"/>
    <w:rsid w:val="006D50A0"/>
    <w:rsid w:val="007311C3"/>
    <w:rsid w:val="007774A4"/>
    <w:rsid w:val="007A07AB"/>
    <w:rsid w:val="007C180B"/>
    <w:rsid w:val="007D5684"/>
    <w:rsid w:val="00814F4F"/>
    <w:rsid w:val="00842FA7"/>
    <w:rsid w:val="0086782A"/>
    <w:rsid w:val="00874536"/>
    <w:rsid w:val="008B7E63"/>
    <w:rsid w:val="008E1FC1"/>
    <w:rsid w:val="008F12A2"/>
    <w:rsid w:val="008F1D2C"/>
    <w:rsid w:val="008F4EF3"/>
    <w:rsid w:val="009072C6"/>
    <w:rsid w:val="00960F1C"/>
    <w:rsid w:val="00993678"/>
    <w:rsid w:val="00A0785E"/>
    <w:rsid w:val="00A7312A"/>
    <w:rsid w:val="00AA27C3"/>
    <w:rsid w:val="00AF5D34"/>
    <w:rsid w:val="00AF7879"/>
    <w:rsid w:val="00B33657"/>
    <w:rsid w:val="00B42DB5"/>
    <w:rsid w:val="00B64DE7"/>
    <w:rsid w:val="00B70B27"/>
    <w:rsid w:val="00BC53C3"/>
    <w:rsid w:val="00C22A1B"/>
    <w:rsid w:val="00C24ACE"/>
    <w:rsid w:val="00C266BE"/>
    <w:rsid w:val="00CD078E"/>
    <w:rsid w:val="00CF3C97"/>
    <w:rsid w:val="00D02B85"/>
    <w:rsid w:val="00DC2738"/>
    <w:rsid w:val="00DD5C2B"/>
    <w:rsid w:val="00E00165"/>
    <w:rsid w:val="00E02115"/>
    <w:rsid w:val="00E07BBA"/>
    <w:rsid w:val="00E13354"/>
    <w:rsid w:val="00E17A04"/>
    <w:rsid w:val="00E27CC0"/>
    <w:rsid w:val="00E44963"/>
    <w:rsid w:val="00E45908"/>
    <w:rsid w:val="00E50A32"/>
    <w:rsid w:val="00E67FBC"/>
    <w:rsid w:val="00E74528"/>
    <w:rsid w:val="00ED57B4"/>
    <w:rsid w:val="00F166A0"/>
    <w:rsid w:val="00F17169"/>
    <w:rsid w:val="00F538B8"/>
    <w:rsid w:val="00FC00FE"/>
    <w:rsid w:val="00FD4F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75BB7F2E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072C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character" w:customStyle="1" w:styleId="Heading3Char">
    <w:name w:val="Heading 3 Char"/>
    <w:basedOn w:val="DefaultParagraphFont"/>
    <w:link w:val="Heading3"/>
    <w:uiPriority w:val="9"/>
    <w:semiHidden/>
    <w:rsid w:val="009072C6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9072C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9072C6"/>
    <w:rPr>
      <w:rFonts w:ascii="Calibri" w:eastAsia="MS Mincho" w:hAnsi="Calibri" w:cs="Calibri"/>
      <w:noProof/>
      <w:sz w:val="18"/>
      <w:szCs w:val="18"/>
      <w:lang w:val="en-US"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AA27C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A27C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A27C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A27C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A27C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27C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27C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5400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7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32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0576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6797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5479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87673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721472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1252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6727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7653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241569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072658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17237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4347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98140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66657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91017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541828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92938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08791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385975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797709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312215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7625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59105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05262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515194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960432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858277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246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7819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43067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98769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292787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14898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54768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3094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0947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6563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5409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6794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3517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47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8792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1690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20159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11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34639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615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2235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514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4519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090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8772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035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5252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53920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177306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62068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409035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09529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857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0689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02246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0432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1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240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8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72118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86962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49321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246311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675062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573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1400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84127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99557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31645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34078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60805367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82338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96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00933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7898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7688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9892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2405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426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5832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07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72348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2184</Words>
  <Characters>12451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4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HweeNgee Goh</cp:lastModifiedBy>
  <cp:revision>4</cp:revision>
  <dcterms:created xsi:type="dcterms:W3CDTF">2022-04-13T00:15:00Z</dcterms:created>
  <dcterms:modified xsi:type="dcterms:W3CDTF">2023-01-09T22:48:00Z</dcterms:modified>
</cp:coreProperties>
</file>